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143310"/>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5C50B09B">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D82186" w:rsidRPr="00E643B7" w:rsidRDefault="00D82186" w:rsidP="00D82186">
                                <w:pPr>
                                  <w:pStyle w:val="Beschriftung"/>
                                </w:pPr>
                                <w:bookmarkStart w:id="2" w:name="_Toc106142752"/>
                                <w:r>
                                  <w:t xml:space="preserve">Abbildung </w:t>
                                </w:r>
                                <w:r w:rsidR="00DA73FE">
                                  <w:fldChar w:fldCharType="begin"/>
                                </w:r>
                                <w:r w:rsidR="00DA73FE">
                                  <w:instrText xml:space="preserve"> SEQ Abbildung \* ARABIC </w:instrText>
                                </w:r>
                                <w:r w:rsidR="00DA73FE">
                                  <w:fldChar w:fldCharType="separate"/>
                                </w:r>
                                <w:r w:rsidR="005856B4">
                                  <w:rPr>
                                    <w:noProof/>
                                  </w:rPr>
                                  <w:t>1</w:t>
                                </w:r>
                                <w:r w:rsidR="00DA73FE">
                                  <w:rPr>
                                    <w:noProof/>
                                  </w:rPr>
                                  <w:fldChar w:fldCharType="end"/>
                                </w:r>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1BE26AC5" w:rsidR="00D82186" w:rsidRPr="00E643B7" w:rsidRDefault="00D82186" w:rsidP="00D82186">
                          <w:pPr>
                            <w:pStyle w:val="Beschriftung"/>
                          </w:pPr>
                          <w:bookmarkStart w:id="3" w:name="_Toc106142752"/>
                          <w:r>
                            <w:t xml:space="preserve">Abbildung </w:t>
                          </w:r>
                          <w:r w:rsidR="00DA73FE">
                            <w:fldChar w:fldCharType="begin"/>
                          </w:r>
                          <w:r w:rsidR="00DA73FE">
                            <w:instrText xml:space="preserve"> SEQ Abbildung \* ARABIC </w:instrText>
                          </w:r>
                          <w:r w:rsidR="00DA73FE">
                            <w:fldChar w:fldCharType="separate"/>
                          </w:r>
                          <w:r w:rsidR="005856B4">
                            <w:rPr>
                              <w:noProof/>
                            </w:rPr>
                            <w:t>1</w:t>
                          </w:r>
                          <w:r w:rsidR="00DA73FE">
                            <w:rPr>
                              <w:noProof/>
                            </w:rPr>
                            <w:fldChar w:fldCharType="end"/>
                          </w:r>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Sergej Lamert</w:t>
          </w:r>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2842BD29" w14:textId="61B164F7" w:rsidR="0005361D"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143310" w:history="1">
            <w:r w:rsidR="0005361D" w:rsidRPr="00793CBA">
              <w:rPr>
                <w:rStyle w:val="Hyperlink"/>
                <w:noProof/>
              </w:rPr>
              <w:t>Deckblatt</w:t>
            </w:r>
            <w:r w:rsidR="0005361D">
              <w:rPr>
                <w:noProof/>
                <w:webHidden/>
              </w:rPr>
              <w:tab/>
            </w:r>
            <w:r w:rsidR="0005361D">
              <w:rPr>
                <w:noProof/>
                <w:webHidden/>
              </w:rPr>
              <w:fldChar w:fldCharType="begin"/>
            </w:r>
            <w:r w:rsidR="0005361D">
              <w:rPr>
                <w:noProof/>
                <w:webHidden/>
              </w:rPr>
              <w:instrText xml:space="preserve"> PAGEREF _Toc106143310 \h </w:instrText>
            </w:r>
            <w:r w:rsidR="0005361D">
              <w:rPr>
                <w:noProof/>
                <w:webHidden/>
              </w:rPr>
            </w:r>
            <w:r w:rsidR="0005361D">
              <w:rPr>
                <w:noProof/>
                <w:webHidden/>
              </w:rPr>
              <w:fldChar w:fldCharType="separate"/>
            </w:r>
            <w:r w:rsidR="0005361D">
              <w:rPr>
                <w:noProof/>
                <w:webHidden/>
              </w:rPr>
              <w:t>0</w:t>
            </w:r>
            <w:r w:rsidR="0005361D">
              <w:rPr>
                <w:noProof/>
                <w:webHidden/>
              </w:rPr>
              <w:fldChar w:fldCharType="end"/>
            </w:r>
          </w:hyperlink>
        </w:p>
        <w:p w14:paraId="235F9215" w14:textId="17360FA3" w:rsidR="0005361D" w:rsidRDefault="00DA73FE">
          <w:pPr>
            <w:pStyle w:val="Verzeichnis1"/>
            <w:tabs>
              <w:tab w:val="right" w:leader="dot" w:pos="9062"/>
            </w:tabs>
            <w:rPr>
              <w:rFonts w:asciiTheme="minorHAnsi" w:eastAsiaTheme="minorEastAsia" w:hAnsiTheme="minorHAnsi"/>
              <w:noProof/>
              <w:lang w:eastAsia="de-DE"/>
            </w:rPr>
          </w:pPr>
          <w:hyperlink w:anchor="_Toc106143311" w:history="1">
            <w:r w:rsidR="0005361D" w:rsidRPr="00793CBA">
              <w:rPr>
                <w:rStyle w:val="Hyperlink"/>
                <w:noProof/>
              </w:rPr>
              <w:t>Abbildungsverzeichnis</w:t>
            </w:r>
            <w:r w:rsidR="0005361D">
              <w:rPr>
                <w:noProof/>
                <w:webHidden/>
              </w:rPr>
              <w:tab/>
            </w:r>
            <w:r w:rsidR="0005361D">
              <w:rPr>
                <w:noProof/>
                <w:webHidden/>
              </w:rPr>
              <w:fldChar w:fldCharType="begin"/>
            </w:r>
            <w:r w:rsidR="0005361D">
              <w:rPr>
                <w:noProof/>
                <w:webHidden/>
              </w:rPr>
              <w:instrText xml:space="preserve"> PAGEREF _Toc106143311 \h </w:instrText>
            </w:r>
            <w:r w:rsidR="0005361D">
              <w:rPr>
                <w:noProof/>
                <w:webHidden/>
              </w:rPr>
            </w:r>
            <w:r w:rsidR="0005361D">
              <w:rPr>
                <w:noProof/>
                <w:webHidden/>
              </w:rPr>
              <w:fldChar w:fldCharType="separate"/>
            </w:r>
            <w:r w:rsidR="0005361D">
              <w:rPr>
                <w:noProof/>
                <w:webHidden/>
              </w:rPr>
              <w:t>2</w:t>
            </w:r>
            <w:r w:rsidR="0005361D">
              <w:rPr>
                <w:noProof/>
                <w:webHidden/>
              </w:rPr>
              <w:fldChar w:fldCharType="end"/>
            </w:r>
          </w:hyperlink>
        </w:p>
        <w:p w14:paraId="2473EE59" w14:textId="12B89B13" w:rsidR="0005361D" w:rsidRDefault="00DA73FE">
          <w:pPr>
            <w:pStyle w:val="Verzeichnis1"/>
            <w:tabs>
              <w:tab w:val="right" w:leader="dot" w:pos="9062"/>
            </w:tabs>
            <w:rPr>
              <w:rFonts w:asciiTheme="minorHAnsi" w:eastAsiaTheme="minorEastAsia" w:hAnsiTheme="minorHAnsi"/>
              <w:noProof/>
              <w:lang w:eastAsia="de-DE"/>
            </w:rPr>
          </w:pPr>
          <w:hyperlink w:anchor="_Toc106143312" w:history="1">
            <w:r w:rsidR="0005361D" w:rsidRPr="00793CBA">
              <w:rPr>
                <w:rStyle w:val="Hyperlink"/>
                <w:noProof/>
              </w:rPr>
              <w:t>Abkürzungsverzeichnis</w:t>
            </w:r>
            <w:r w:rsidR="0005361D">
              <w:rPr>
                <w:noProof/>
                <w:webHidden/>
              </w:rPr>
              <w:tab/>
            </w:r>
            <w:r w:rsidR="0005361D">
              <w:rPr>
                <w:noProof/>
                <w:webHidden/>
              </w:rPr>
              <w:fldChar w:fldCharType="begin"/>
            </w:r>
            <w:r w:rsidR="0005361D">
              <w:rPr>
                <w:noProof/>
                <w:webHidden/>
              </w:rPr>
              <w:instrText xml:space="preserve"> PAGEREF _Toc106143312 \h </w:instrText>
            </w:r>
            <w:r w:rsidR="0005361D">
              <w:rPr>
                <w:noProof/>
                <w:webHidden/>
              </w:rPr>
            </w:r>
            <w:r w:rsidR="0005361D">
              <w:rPr>
                <w:noProof/>
                <w:webHidden/>
              </w:rPr>
              <w:fldChar w:fldCharType="separate"/>
            </w:r>
            <w:r w:rsidR="0005361D">
              <w:rPr>
                <w:noProof/>
                <w:webHidden/>
              </w:rPr>
              <w:t>2</w:t>
            </w:r>
            <w:r w:rsidR="0005361D">
              <w:rPr>
                <w:noProof/>
                <w:webHidden/>
              </w:rPr>
              <w:fldChar w:fldCharType="end"/>
            </w:r>
          </w:hyperlink>
        </w:p>
        <w:p w14:paraId="0E8B8116" w14:textId="4F38CA9C" w:rsidR="0005361D" w:rsidRDefault="00DA73FE">
          <w:pPr>
            <w:pStyle w:val="Verzeichnis1"/>
            <w:tabs>
              <w:tab w:val="right" w:leader="dot" w:pos="9062"/>
            </w:tabs>
            <w:rPr>
              <w:rFonts w:asciiTheme="minorHAnsi" w:eastAsiaTheme="minorEastAsia" w:hAnsiTheme="minorHAnsi"/>
              <w:noProof/>
              <w:lang w:eastAsia="de-DE"/>
            </w:rPr>
          </w:pPr>
          <w:hyperlink w:anchor="_Toc106143313" w:history="1">
            <w:r w:rsidR="0005361D" w:rsidRPr="00793CBA">
              <w:rPr>
                <w:rStyle w:val="Hyperlink"/>
                <w:noProof/>
              </w:rPr>
              <w:t>Erklärung</w:t>
            </w:r>
            <w:r w:rsidR="0005361D">
              <w:rPr>
                <w:noProof/>
                <w:webHidden/>
              </w:rPr>
              <w:tab/>
            </w:r>
            <w:r w:rsidR="0005361D">
              <w:rPr>
                <w:noProof/>
                <w:webHidden/>
              </w:rPr>
              <w:fldChar w:fldCharType="begin"/>
            </w:r>
            <w:r w:rsidR="0005361D">
              <w:rPr>
                <w:noProof/>
                <w:webHidden/>
              </w:rPr>
              <w:instrText xml:space="preserve"> PAGEREF _Toc106143313 \h </w:instrText>
            </w:r>
            <w:r w:rsidR="0005361D">
              <w:rPr>
                <w:noProof/>
                <w:webHidden/>
              </w:rPr>
            </w:r>
            <w:r w:rsidR="0005361D">
              <w:rPr>
                <w:noProof/>
                <w:webHidden/>
              </w:rPr>
              <w:fldChar w:fldCharType="separate"/>
            </w:r>
            <w:r w:rsidR="0005361D">
              <w:rPr>
                <w:noProof/>
                <w:webHidden/>
              </w:rPr>
              <w:t>2</w:t>
            </w:r>
            <w:r w:rsidR="0005361D">
              <w:rPr>
                <w:noProof/>
                <w:webHidden/>
              </w:rPr>
              <w:fldChar w:fldCharType="end"/>
            </w:r>
          </w:hyperlink>
        </w:p>
        <w:p w14:paraId="18E3D7AD" w14:textId="530703BA" w:rsidR="0005361D" w:rsidRDefault="00DA73FE">
          <w:pPr>
            <w:pStyle w:val="Verzeichnis1"/>
            <w:tabs>
              <w:tab w:val="right" w:leader="dot" w:pos="9062"/>
            </w:tabs>
            <w:rPr>
              <w:rFonts w:asciiTheme="minorHAnsi" w:eastAsiaTheme="minorEastAsia" w:hAnsiTheme="minorHAnsi"/>
              <w:noProof/>
              <w:lang w:eastAsia="de-DE"/>
            </w:rPr>
          </w:pPr>
          <w:hyperlink w:anchor="_Toc106143314" w:history="1">
            <w:r w:rsidR="0005361D" w:rsidRPr="00793CBA">
              <w:rPr>
                <w:rStyle w:val="Hyperlink"/>
                <w:noProof/>
              </w:rPr>
              <w:t>1 Vorwort</w:t>
            </w:r>
            <w:r w:rsidR="0005361D">
              <w:rPr>
                <w:noProof/>
                <w:webHidden/>
              </w:rPr>
              <w:tab/>
            </w:r>
            <w:r w:rsidR="0005361D">
              <w:rPr>
                <w:noProof/>
                <w:webHidden/>
              </w:rPr>
              <w:fldChar w:fldCharType="begin"/>
            </w:r>
            <w:r w:rsidR="0005361D">
              <w:rPr>
                <w:noProof/>
                <w:webHidden/>
              </w:rPr>
              <w:instrText xml:space="preserve"> PAGEREF _Toc106143314 \h </w:instrText>
            </w:r>
            <w:r w:rsidR="0005361D">
              <w:rPr>
                <w:noProof/>
                <w:webHidden/>
              </w:rPr>
            </w:r>
            <w:r w:rsidR="0005361D">
              <w:rPr>
                <w:noProof/>
                <w:webHidden/>
              </w:rPr>
              <w:fldChar w:fldCharType="separate"/>
            </w:r>
            <w:r w:rsidR="0005361D">
              <w:rPr>
                <w:noProof/>
                <w:webHidden/>
              </w:rPr>
              <w:t>3</w:t>
            </w:r>
            <w:r w:rsidR="0005361D">
              <w:rPr>
                <w:noProof/>
                <w:webHidden/>
              </w:rPr>
              <w:fldChar w:fldCharType="end"/>
            </w:r>
          </w:hyperlink>
        </w:p>
        <w:p w14:paraId="77D5C18A" w14:textId="3588ABF0" w:rsidR="0005361D" w:rsidRDefault="00DA73FE">
          <w:pPr>
            <w:pStyle w:val="Verzeichnis2"/>
            <w:tabs>
              <w:tab w:val="right" w:leader="dot" w:pos="9062"/>
            </w:tabs>
            <w:rPr>
              <w:rFonts w:asciiTheme="minorHAnsi" w:eastAsiaTheme="minorEastAsia" w:hAnsiTheme="minorHAnsi"/>
              <w:noProof/>
              <w:lang w:eastAsia="de-DE"/>
            </w:rPr>
          </w:pPr>
          <w:hyperlink w:anchor="_Toc106143315" w:history="1">
            <w:r w:rsidR="0005361D" w:rsidRPr="00793CBA">
              <w:rPr>
                <w:rStyle w:val="Hyperlink"/>
                <w:noProof/>
              </w:rPr>
              <w:t>1.1 Aufgabenstellung</w:t>
            </w:r>
            <w:r w:rsidR="0005361D">
              <w:rPr>
                <w:noProof/>
                <w:webHidden/>
              </w:rPr>
              <w:tab/>
            </w:r>
            <w:r w:rsidR="0005361D">
              <w:rPr>
                <w:noProof/>
                <w:webHidden/>
              </w:rPr>
              <w:fldChar w:fldCharType="begin"/>
            </w:r>
            <w:r w:rsidR="0005361D">
              <w:rPr>
                <w:noProof/>
                <w:webHidden/>
              </w:rPr>
              <w:instrText xml:space="preserve"> PAGEREF _Toc106143315 \h </w:instrText>
            </w:r>
            <w:r w:rsidR="0005361D">
              <w:rPr>
                <w:noProof/>
                <w:webHidden/>
              </w:rPr>
            </w:r>
            <w:r w:rsidR="0005361D">
              <w:rPr>
                <w:noProof/>
                <w:webHidden/>
              </w:rPr>
              <w:fldChar w:fldCharType="separate"/>
            </w:r>
            <w:r w:rsidR="0005361D">
              <w:rPr>
                <w:noProof/>
                <w:webHidden/>
              </w:rPr>
              <w:t>3</w:t>
            </w:r>
            <w:r w:rsidR="0005361D">
              <w:rPr>
                <w:noProof/>
                <w:webHidden/>
              </w:rPr>
              <w:fldChar w:fldCharType="end"/>
            </w:r>
          </w:hyperlink>
        </w:p>
        <w:p w14:paraId="5E6EC617" w14:textId="7CE26DFC" w:rsidR="0005361D" w:rsidRDefault="00DA73FE">
          <w:pPr>
            <w:pStyle w:val="Verzeichnis2"/>
            <w:tabs>
              <w:tab w:val="right" w:leader="dot" w:pos="9062"/>
            </w:tabs>
            <w:rPr>
              <w:rFonts w:asciiTheme="minorHAnsi" w:eastAsiaTheme="minorEastAsia" w:hAnsiTheme="minorHAnsi"/>
              <w:noProof/>
              <w:lang w:eastAsia="de-DE"/>
            </w:rPr>
          </w:pPr>
          <w:hyperlink w:anchor="_Toc106143316" w:history="1">
            <w:r w:rsidR="0005361D" w:rsidRPr="00793CBA">
              <w:rPr>
                <w:rStyle w:val="Hyperlink"/>
                <w:noProof/>
              </w:rPr>
              <w:t>1.2 Zeitplan</w:t>
            </w:r>
            <w:r w:rsidR="0005361D">
              <w:rPr>
                <w:noProof/>
                <w:webHidden/>
              </w:rPr>
              <w:tab/>
            </w:r>
            <w:r w:rsidR="0005361D">
              <w:rPr>
                <w:noProof/>
                <w:webHidden/>
              </w:rPr>
              <w:fldChar w:fldCharType="begin"/>
            </w:r>
            <w:r w:rsidR="0005361D">
              <w:rPr>
                <w:noProof/>
                <w:webHidden/>
              </w:rPr>
              <w:instrText xml:space="preserve"> PAGEREF _Toc106143316 \h </w:instrText>
            </w:r>
            <w:r w:rsidR="0005361D">
              <w:rPr>
                <w:noProof/>
                <w:webHidden/>
              </w:rPr>
            </w:r>
            <w:r w:rsidR="0005361D">
              <w:rPr>
                <w:noProof/>
                <w:webHidden/>
              </w:rPr>
              <w:fldChar w:fldCharType="separate"/>
            </w:r>
            <w:r w:rsidR="0005361D">
              <w:rPr>
                <w:noProof/>
                <w:webHidden/>
              </w:rPr>
              <w:t>3</w:t>
            </w:r>
            <w:r w:rsidR="0005361D">
              <w:rPr>
                <w:noProof/>
                <w:webHidden/>
              </w:rPr>
              <w:fldChar w:fldCharType="end"/>
            </w:r>
          </w:hyperlink>
        </w:p>
        <w:p w14:paraId="5AB23D0A" w14:textId="335DAA8A" w:rsidR="0005361D" w:rsidRDefault="00DA73FE">
          <w:pPr>
            <w:pStyle w:val="Verzeichnis2"/>
            <w:tabs>
              <w:tab w:val="right" w:leader="dot" w:pos="9062"/>
            </w:tabs>
            <w:rPr>
              <w:rFonts w:asciiTheme="minorHAnsi" w:eastAsiaTheme="minorEastAsia" w:hAnsiTheme="minorHAnsi"/>
              <w:noProof/>
              <w:lang w:eastAsia="de-DE"/>
            </w:rPr>
          </w:pPr>
          <w:hyperlink w:anchor="_Toc106143317" w:history="1">
            <w:r w:rsidR="0005361D" w:rsidRPr="00793CBA">
              <w:rPr>
                <w:rStyle w:val="Hyperlink"/>
                <w:noProof/>
              </w:rPr>
              <w:t>1.3 Ausgangssituation</w:t>
            </w:r>
            <w:r w:rsidR="0005361D">
              <w:rPr>
                <w:noProof/>
                <w:webHidden/>
              </w:rPr>
              <w:tab/>
            </w:r>
            <w:r w:rsidR="0005361D">
              <w:rPr>
                <w:noProof/>
                <w:webHidden/>
              </w:rPr>
              <w:fldChar w:fldCharType="begin"/>
            </w:r>
            <w:r w:rsidR="0005361D">
              <w:rPr>
                <w:noProof/>
                <w:webHidden/>
              </w:rPr>
              <w:instrText xml:space="preserve"> PAGEREF _Toc106143317 \h </w:instrText>
            </w:r>
            <w:r w:rsidR="0005361D">
              <w:rPr>
                <w:noProof/>
                <w:webHidden/>
              </w:rPr>
            </w:r>
            <w:r w:rsidR="0005361D">
              <w:rPr>
                <w:noProof/>
                <w:webHidden/>
              </w:rPr>
              <w:fldChar w:fldCharType="separate"/>
            </w:r>
            <w:r w:rsidR="0005361D">
              <w:rPr>
                <w:noProof/>
                <w:webHidden/>
              </w:rPr>
              <w:t>3</w:t>
            </w:r>
            <w:r w:rsidR="0005361D">
              <w:rPr>
                <w:noProof/>
                <w:webHidden/>
              </w:rPr>
              <w:fldChar w:fldCharType="end"/>
            </w:r>
          </w:hyperlink>
        </w:p>
        <w:p w14:paraId="02DC9CED" w14:textId="1B9821D0" w:rsidR="0005361D" w:rsidRDefault="00DA73FE">
          <w:pPr>
            <w:pStyle w:val="Verzeichnis1"/>
            <w:tabs>
              <w:tab w:val="right" w:leader="dot" w:pos="9062"/>
            </w:tabs>
            <w:rPr>
              <w:rFonts w:asciiTheme="minorHAnsi" w:eastAsiaTheme="minorEastAsia" w:hAnsiTheme="minorHAnsi"/>
              <w:noProof/>
              <w:lang w:eastAsia="de-DE"/>
            </w:rPr>
          </w:pPr>
          <w:hyperlink w:anchor="_Toc106143318" w:history="1">
            <w:r w:rsidR="0005361D" w:rsidRPr="00793CBA">
              <w:rPr>
                <w:rStyle w:val="Hyperlink"/>
                <w:noProof/>
              </w:rPr>
              <w:t>2. Aufbau</w:t>
            </w:r>
            <w:r w:rsidR="0005361D">
              <w:rPr>
                <w:noProof/>
                <w:webHidden/>
              </w:rPr>
              <w:tab/>
            </w:r>
            <w:r w:rsidR="0005361D">
              <w:rPr>
                <w:noProof/>
                <w:webHidden/>
              </w:rPr>
              <w:fldChar w:fldCharType="begin"/>
            </w:r>
            <w:r w:rsidR="0005361D">
              <w:rPr>
                <w:noProof/>
                <w:webHidden/>
              </w:rPr>
              <w:instrText xml:space="preserve"> PAGEREF _Toc106143318 \h </w:instrText>
            </w:r>
            <w:r w:rsidR="0005361D">
              <w:rPr>
                <w:noProof/>
                <w:webHidden/>
              </w:rPr>
            </w:r>
            <w:r w:rsidR="0005361D">
              <w:rPr>
                <w:noProof/>
                <w:webHidden/>
              </w:rPr>
              <w:fldChar w:fldCharType="separate"/>
            </w:r>
            <w:r w:rsidR="0005361D">
              <w:rPr>
                <w:noProof/>
                <w:webHidden/>
              </w:rPr>
              <w:t>4</w:t>
            </w:r>
            <w:r w:rsidR="0005361D">
              <w:rPr>
                <w:noProof/>
                <w:webHidden/>
              </w:rPr>
              <w:fldChar w:fldCharType="end"/>
            </w:r>
          </w:hyperlink>
        </w:p>
        <w:p w14:paraId="647CDFFA" w14:textId="6E727ABB" w:rsidR="0005361D" w:rsidRDefault="00DA73FE">
          <w:pPr>
            <w:pStyle w:val="Verzeichnis2"/>
            <w:tabs>
              <w:tab w:val="right" w:leader="dot" w:pos="9062"/>
            </w:tabs>
            <w:rPr>
              <w:rFonts w:asciiTheme="minorHAnsi" w:eastAsiaTheme="minorEastAsia" w:hAnsiTheme="minorHAnsi"/>
              <w:noProof/>
              <w:lang w:eastAsia="de-DE"/>
            </w:rPr>
          </w:pPr>
          <w:hyperlink w:anchor="_Toc106143319" w:history="1">
            <w:r w:rsidR="0005361D" w:rsidRPr="00793CBA">
              <w:rPr>
                <w:rStyle w:val="Hyperlink"/>
                <w:noProof/>
              </w:rPr>
              <w:t>2.1 Software (Linux)</w:t>
            </w:r>
            <w:r w:rsidR="0005361D">
              <w:rPr>
                <w:noProof/>
                <w:webHidden/>
              </w:rPr>
              <w:tab/>
            </w:r>
            <w:r w:rsidR="0005361D">
              <w:rPr>
                <w:noProof/>
                <w:webHidden/>
              </w:rPr>
              <w:fldChar w:fldCharType="begin"/>
            </w:r>
            <w:r w:rsidR="0005361D">
              <w:rPr>
                <w:noProof/>
                <w:webHidden/>
              </w:rPr>
              <w:instrText xml:space="preserve"> PAGEREF _Toc106143319 \h </w:instrText>
            </w:r>
            <w:r w:rsidR="0005361D">
              <w:rPr>
                <w:noProof/>
                <w:webHidden/>
              </w:rPr>
            </w:r>
            <w:r w:rsidR="0005361D">
              <w:rPr>
                <w:noProof/>
                <w:webHidden/>
              </w:rPr>
              <w:fldChar w:fldCharType="separate"/>
            </w:r>
            <w:r w:rsidR="0005361D">
              <w:rPr>
                <w:noProof/>
                <w:webHidden/>
              </w:rPr>
              <w:t>4</w:t>
            </w:r>
            <w:r w:rsidR="0005361D">
              <w:rPr>
                <w:noProof/>
                <w:webHidden/>
              </w:rPr>
              <w:fldChar w:fldCharType="end"/>
            </w:r>
          </w:hyperlink>
        </w:p>
        <w:p w14:paraId="25A95649" w14:textId="2BB74645" w:rsidR="0005361D" w:rsidRDefault="00DA73FE">
          <w:pPr>
            <w:pStyle w:val="Verzeichnis3"/>
            <w:tabs>
              <w:tab w:val="right" w:leader="dot" w:pos="9062"/>
            </w:tabs>
            <w:rPr>
              <w:rFonts w:asciiTheme="minorHAnsi" w:eastAsiaTheme="minorEastAsia" w:hAnsiTheme="minorHAnsi"/>
              <w:noProof/>
              <w:lang w:eastAsia="de-DE"/>
            </w:rPr>
          </w:pPr>
          <w:hyperlink w:anchor="_Toc106143320" w:history="1">
            <w:r w:rsidR="0005361D" w:rsidRPr="00793CBA">
              <w:rPr>
                <w:rStyle w:val="Hyperlink"/>
                <w:noProof/>
              </w:rPr>
              <w:t>2.2.1 Aufbau und Funktion einer LED-Matrix</w:t>
            </w:r>
            <w:r w:rsidR="0005361D">
              <w:rPr>
                <w:noProof/>
                <w:webHidden/>
              </w:rPr>
              <w:tab/>
            </w:r>
            <w:r w:rsidR="0005361D">
              <w:rPr>
                <w:noProof/>
                <w:webHidden/>
              </w:rPr>
              <w:fldChar w:fldCharType="begin"/>
            </w:r>
            <w:r w:rsidR="0005361D">
              <w:rPr>
                <w:noProof/>
                <w:webHidden/>
              </w:rPr>
              <w:instrText xml:space="preserve"> PAGEREF _Toc106143320 \h </w:instrText>
            </w:r>
            <w:r w:rsidR="0005361D">
              <w:rPr>
                <w:noProof/>
                <w:webHidden/>
              </w:rPr>
            </w:r>
            <w:r w:rsidR="0005361D">
              <w:rPr>
                <w:noProof/>
                <w:webHidden/>
              </w:rPr>
              <w:fldChar w:fldCharType="separate"/>
            </w:r>
            <w:r w:rsidR="0005361D">
              <w:rPr>
                <w:noProof/>
                <w:webHidden/>
              </w:rPr>
              <w:t>4</w:t>
            </w:r>
            <w:r w:rsidR="0005361D">
              <w:rPr>
                <w:noProof/>
                <w:webHidden/>
              </w:rPr>
              <w:fldChar w:fldCharType="end"/>
            </w:r>
          </w:hyperlink>
        </w:p>
        <w:p w14:paraId="6C5FFE8A" w14:textId="154610D8" w:rsidR="0005361D" w:rsidRDefault="00DA73FE">
          <w:pPr>
            <w:pStyle w:val="Verzeichnis3"/>
            <w:tabs>
              <w:tab w:val="right" w:leader="dot" w:pos="9062"/>
            </w:tabs>
            <w:rPr>
              <w:rFonts w:asciiTheme="minorHAnsi" w:eastAsiaTheme="minorEastAsia" w:hAnsiTheme="minorHAnsi"/>
              <w:noProof/>
              <w:lang w:eastAsia="de-DE"/>
            </w:rPr>
          </w:pPr>
          <w:hyperlink w:anchor="_Toc106143321" w:history="1">
            <w:r w:rsidR="0005361D" w:rsidRPr="00793CBA">
              <w:rPr>
                <w:rStyle w:val="Hyperlink"/>
                <w:noProof/>
              </w:rPr>
              <w:t>2.2.2 Umsetzung eines Raspberry Hats</w:t>
            </w:r>
            <w:r w:rsidR="0005361D">
              <w:rPr>
                <w:noProof/>
                <w:webHidden/>
              </w:rPr>
              <w:tab/>
            </w:r>
            <w:r w:rsidR="0005361D">
              <w:rPr>
                <w:noProof/>
                <w:webHidden/>
              </w:rPr>
              <w:fldChar w:fldCharType="begin"/>
            </w:r>
            <w:r w:rsidR="0005361D">
              <w:rPr>
                <w:noProof/>
                <w:webHidden/>
              </w:rPr>
              <w:instrText xml:space="preserve"> PAGEREF _Toc106143321 \h </w:instrText>
            </w:r>
            <w:r w:rsidR="0005361D">
              <w:rPr>
                <w:noProof/>
                <w:webHidden/>
              </w:rPr>
            </w:r>
            <w:r w:rsidR="0005361D">
              <w:rPr>
                <w:noProof/>
                <w:webHidden/>
              </w:rPr>
              <w:fldChar w:fldCharType="separate"/>
            </w:r>
            <w:r w:rsidR="0005361D">
              <w:rPr>
                <w:noProof/>
                <w:webHidden/>
              </w:rPr>
              <w:t>5</w:t>
            </w:r>
            <w:r w:rsidR="0005361D">
              <w:rPr>
                <w:noProof/>
                <w:webHidden/>
              </w:rPr>
              <w:fldChar w:fldCharType="end"/>
            </w:r>
          </w:hyperlink>
        </w:p>
        <w:p w14:paraId="39B4F409" w14:textId="5AC844E8" w:rsidR="0005361D" w:rsidRDefault="00DA73FE">
          <w:pPr>
            <w:pStyle w:val="Verzeichnis1"/>
            <w:tabs>
              <w:tab w:val="right" w:leader="dot" w:pos="9062"/>
            </w:tabs>
            <w:rPr>
              <w:rFonts w:asciiTheme="minorHAnsi" w:eastAsiaTheme="minorEastAsia" w:hAnsiTheme="minorHAnsi"/>
              <w:noProof/>
              <w:lang w:eastAsia="de-DE"/>
            </w:rPr>
          </w:pPr>
          <w:hyperlink w:anchor="_Toc106143322" w:history="1">
            <w:r w:rsidR="0005361D" w:rsidRPr="00793CBA">
              <w:rPr>
                <w:rStyle w:val="Hyperlink"/>
                <w:noProof/>
              </w:rPr>
              <w:t>3. Kernel Driver</w:t>
            </w:r>
            <w:r w:rsidR="0005361D">
              <w:rPr>
                <w:noProof/>
                <w:webHidden/>
              </w:rPr>
              <w:tab/>
            </w:r>
            <w:r w:rsidR="0005361D">
              <w:rPr>
                <w:noProof/>
                <w:webHidden/>
              </w:rPr>
              <w:fldChar w:fldCharType="begin"/>
            </w:r>
            <w:r w:rsidR="0005361D">
              <w:rPr>
                <w:noProof/>
                <w:webHidden/>
              </w:rPr>
              <w:instrText xml:space="preserve"> PAGEREF _Toc106143322 \h </w:instrText>
            </w:r>
            <w:r w:rsidR="0005361D">
              <w:rPr>
                <w:noProof/>
                <w:webHidden/>
              </w:rPr>
            </w:r>
            <w:r w:rsidR="0005361D">
              <w:rPr>
                <w:noProof/>
                <w:webHidden/>
              </w:rPr>
              <w:fldChar w:fldCharType="separate"/>
            </w:r>
            <w:r w:rsidR="0005361D">
              <w:rPr>
                <w:noProof/>
                <w:webHidden/>
              </w:rPr>
              <w:t>8</w:t>
            </w:r>
            <w:r w:rsidR="0005361D">
              <w:rPr>
                <w:noProof/>
                <w:webHidden/>
              </w:rPr>
              <w:fldChar w:fldCharType="end"/>
            </w:r>
          </w:hyperlink>
        </w:p>
        <w:p w14:paraId="6E02D981" w14:textId="08BF0D1C" w:rsidR="0005361D" w:rsidRDefault="00DA73FE">
          <w:pPr>
            <w:pStyle w:val="Verzeichnis2"/>
            <w:tabs>
              <w:tab w:val="right" w:leader="dot" w:pos="9062"/>
            </w:tabs>
            <w:rPr>
              <w:rFonts w:asciiTheme="minorHAnsi" w:eastAsiaTheme="minorEastAsia" w:hAnsiTheme="minorHAnsi"/>
              <w:noProof/>
              <w:lang w:eastAsia="de-DE"/>
            </w:rPr>
          </w:pPr>
          <w:hyperlink w:anchor="_Toc106143323" w:history="1">
            <w:r w:rsidR="0005361D" w:rsidRPr="00793CBA">
              <w:rPr>
                <w:rStyle w:val="Hyperlink"/>
                <w:noProof/>
              </w:rPr>
              <w:t>3.1 Kernel Module für die LED-Matrix</w:t>
            </w:r>
            <w:r w:rsidR="0005361D">
              <w:rPr>
                <w:noProof/>
                <w:webHidden/>
              </w:rPr>
              <w:tab/>
            </w:r>
            <w:r w:rsidR="0005361D">
              <w:rPr>
                <w:noProof/>
                <w:webHidden/>
              </w:rPr>
              <w:fldChar w:fldCharType="begin"/>
            </w:r>
            <w:r w:rsidR="0005361D">
              <w:rPr>
                <w:noProof/>
                <w:webHidden/>
              </w:rPr>
              <w:instrText xml:space="preserve"> PAGEREF _Toc106143323 \h </w:instrText>
            </w:r>
            <w:r w:rsidR="0005361D">
              <w:rPr>
                <w:noProof/>
                <w:webHidden/>
              </w:rPr>
            </w:r>
            <w:r w:rsidR="0005361D">
              <w:rPr>
                <w:noProof/>
                <w:webHidden/>
              </w:rPr>
              <w:fldChar w:fldCharType="separate"/>
            </w:r>
            <w:r w:rsidR="0005361D">
              <w:rPr>
                <w:noProof/>
                <w:webHidden/>
              </w:rPr>
              <w:t>9</w:t>
            </w:r>
            <w:r w:rsidR="0005361D">
              <w:rPr>
                <w:noProof/>
                <w:webHidden/>
              </w:rPr>
              <w:fldChar w:fldCharType="end"/>
            </w:r>
          </w:hyperlink>
        </w:p>
        <w:p w14:paraId="7E5F1AB4" w14:textId="659FEAC1" w:rsidR="0005361D" w:rsidRDefault="00DA73FE">
          <w:pPr>
            <w:pStyle w:val="Verzeichnis3"/>
            <w:tabs>
              <w:tab w:val="right" w:leader="dot" w:pos="9062"/>
            </w:tabs>
            <w:rPr>
              <w:rFonts w:asciiTheme="minorHAnsi" w:eastAsiaTheme="minorEastAsia" w:hAnsiTheme="minorHAnsi"/>
              <w:noProof/>
              <w:lang w:eastAsia="de-DE"/>
            </w:rPr>
          </w:pPr>
          <w:hyperlink w:anchor="_Toc106143324" w:history="1">
            <w:r w:rsidR="0005361D" w:rsidRPr="00793CBA">
              <w:rPr>
                <w:rStyle w:val="Hyperlink"/>
                <w:noProof/>
              </w:rPr>
              <w:t>3.1.1 Matrix Kontroller</w:t>
            </w:r>
            <w:r w:rsidR="0005361D">
              <w:rPr>
                <w:noProof/>
                <w:webHidden/>
              </w:rPr>
              <w:tab/>
            </w:r>
            <w:r w:rsidR="0005361D">
              <w:rPr>
                <w:noProof/>
                <w:webHidden/>
              </w:rPr>
              <w:fldChar w:fldCharType="begin"/>
            </w:r>
            <w:r w:rsidR="0005361D">
              <w:rPr>
                <w:noProof/>
                <w:webHidden/>
              </w:rPr>
              <w:instrText xml:space="preserve"> PAGEREF _Toc106143324 \h </w:instrText>
            </w:r>
            <w:r w:rsidR="0005361D">
              <w:rPr>
                <w:noProof/>
                <w:webHidden/>
              </w:rPr>
            </w:r>
            <w:r w:rsidR="0005361D">
              <w:rPr>
                <w:noProof/>
                <w:webHidden/>
              </w:rPr>
              <w:fldChar w:fldCharType="separate"/>
            </w:r>
            <w:r w:rsidR="0005361D">
              <w:rPr>
                <w:noProof/>
                <w:webHidden/>
              </w:rPr>
              <w:t>9</w:t>
            </w:r>
            <w:r w:rsidR="0005361D">
              <w:rPr>
                <w:noProof/>
                <w:webHidden/>
              </w:rPr>
              <w:fldChar w:fldCharType="end"/>
            </w:r>
          </w:hyperlink>
        </w:p>
        <w:p w14:paraId="21905A83" w14:textId="0E60FA0A" w:rsidR="0005361D" w:rsidRDefault="00DA73FE">
          <w:pPr>
            <w:pStyle w:val="Verzeichnis3"/>
            <w:tabs>
              <w:tab w:val="right" w:leader="dot" w:pos="9062"/>
            </w:tabs>
            <w:rPr>
              <w:rFonts w:asciiTheme="minorHAnsi" w:eastAsiaTheme="minorEastAsia" w:hAnsiTheme="minorHAnsi"/>
              <w:noProof/>
              <w:lang w:eastAsia="de-DE"/>
            </w:rPr>
          </w:pPr>
          <w:hyperlink w:anchor="_Toc106143325" w:history="1">
            <w:r w:rsidR="0005361D" w:rsidRPr="00793CBA">
              <w:rPr>
                <w:rStyle w:val="Hyperlink"/>
                <w:noProof/>
              </w:rPr>
              <w:t>3.1.2 GPIO Initialisierung</w:t>
            </w:r>
            <w:r w:rsidR="0005361D">
              <w:rPr>
                <w:noProof/>
                <w:webHidden/>
              </w:rPr>
              <w:tab/>
            </w:r>
            <w:r w:rsidR="0005361D">
              <w:rPr>
                <w:noProof/>
                <w:webHidden/>
              </w:rPr>
              <w:fldChar w:fldCharType="begin"/>
            </w:r>
            <w:r w:rsidR="0005361D">
              <w:rPr>
                <w:noProof/>
                <w:webHidden/>
              </w:rPr>
              <w:instrText xml:space="preserve"> PAGEREF _Toc106143325 \h </w:instrText>
            </w:r>
            <w:r w:rsidR="0005361D">
              <w:rPr>
                <w:noProof/>
                <w:webHidden/>
              </w:rPr>
            </w:r>
            <w:r w:rsidR="0005361D">
              <w:rPr>
                <w:noProof/>
                <w:webHidden/>
              </w:rPr>
              <w:fldChar w:fldCharType="separate"/>
            </w:r>
            <w:r w:rsidR="0005361D">
              <w:rPr>
                <w:noProof/>
                <w:webHidden/>
              </w:rPr>
              <w:t>10</w:t>
            </w:r>
            <w:r w:rsidR="0005361D">
              <w:rPr>
                <w:noProof/>
                <w:webHidden/>
              </w:rPr>
              <w:fldChar w:fldCharType="end"/>
            </w:r>
          </w:hyperlink>
        </w:p>
        <w:p w14:paraId="39ED1574" w14:textId="4815E307" w:rsidR="0005361D" w:rsidRDefault="00DA73FE">
          <w:pPr>
            <w:pStyle w:val="Verzeichnis3"/>
            <w:tabs>
              <w:tab w:val="right" w:leader="dot" w:pos="9062"/>
            </w:tabs>
            <w:rPr>
              <w:rFonts w:asciiTheme="minorHAnsi" w:eastAsiaTheme="minorEastAsia" w:hAnsiTheme="minorHAnsi"/>
              <w:noProof/>
              <w:lang w:eastAsia="de-DE"/>
            </w:rPr>
          </w:pPr>
          <w:hyperlink w:anchor="_Toc106143326" w:history="1">
            <w:r w:rsidR="0005361D" w:rsidRPr="00793CBA">
              <w:rPr>
                <w:rStyle w:val="Hyperlink"/>
                <w:noProof/>
              </w:rPr>
              <w:t>3.1.3 I/O Controll</w:t>
            </w:r>
            <w:r w:rsidR="0005361D">
              <w:rPr>
                <w:noProof/>
                <w:webHidden/>
              </w:rPr>
              <w:tab/>
            </w:r>
            <w:r w:rsidR="0005361D">
              <w:rPr>
                <w:noProof/>
                <w:webHidden/>
              </w:rPr>
              <w:fldChar w:fldCharType="begin"/>
            </w:r>
            <w:r w:rsidR="0005361D">
              <w:rPr>
                <w:noProof/>
                <w:webHidden/>
              </w:rPr>
              <w:instrText xml:space="preserve"> PAGEREF _Toc106143326 \h </w:instrText>
            </w:r>
            <w:r w:rsidR="0005361D">
              <w:rPr>
                <w:noProof/>
                <w:webHidden/>
              </w:rPr>
            </w:r>
            <w:r w:rsidR="0005361D">
              <w:rPr>
                <w:noProof/>
                <w:webHidden/>
              </w:rPr>
              <w:fldChar w:fldCharType="separate"/>
            </w:r>
            <w:r w:rsidR="0005361D">
              <w:rPr>
                <w:noProof/>
                <w:webHidden/>
              </w:rPr>
              <w:t>11</w:t>
            </w:r>
            <w:r w:rsidR="0005361D">
              <w:rPr>
                <w:noProof/>
                <w:webHidden/>
              </w:rPr>
              <w:fldChar w:fldCharType="end"/>
            </w:r>
          </w:hyperlink>
        </w:p>
        <w:p w14:paraId="575CD004" w14:textId="7371C4DC" w:rsidR="0005361D" w:rsidRDefault="00DA73FE">
          <w:pPr>
            <w:pStyle w:val="Verzeichnis3"/>
            <w:tabs>
              <w:tab w:val="right" w:leader="dot" w:pos="9062"/>
            </w:tabs>
            <w:rPr>
              <w:rFonts w:asciiTheme="minorHAnsi" w:eastAsiaTheme="minorEastAsia" w:hAnsiTheme="minorHAnsi"/>
              <w:noProof/>
              <w:lang w:eastAsia="de-DE"/>
            </w:rPr>
          </w:pPr>
          <w:hyperlink w:anchor="_Toc106143327" w:history="1">
            <w:r w:rsidR="0005361D" w:rsidRPr="00793CBA">
              <w:rPr>
                <w:rStyle w:val="Hyperlink"/>
                <w:noProof/>
              </w:rPr>
              <w:t>3.1.4 LED-Matrix Treiber</w:t>
            </w:r>
            <w:r w:rsidR="0005361D">
              <w:rPr>
                <w:noProof/>
                <w:webHidden/>
              </w:rPr>
              <w:tab/>
            </w:r>
            <w:r w:rsidR="0005361D">
              <w:rPr>
                <w:noProof/>
                <w:webHidden/>
              </w:rPr>
              <w:fldChar w:fldCharType="begin"/>
            </w:r>
            <w:r w:rsidR="0005361D">
              <w:rPr>
                <w:noProof/>
                <w:webHidden/>
              </w:rPr>
              <w:instrText xml:space="preserve"> PAGEREF _Toc106143327 \h </w:instrText>
            </w:r>
            <w:r w:rsidR="0005361D">
              <w:rPr>
                <w:noProof/>
                <w:webHidden/>
              </w:rPr>
            </w:r>
            <w:r w:rsidR="0005361D">
              <w:rPr>
                <w:noProof/>
                <w:webHidden/>
              </w:rPr>
              <w:fldChar w:fldCharType="separate"/>
            </w:r>
            <w:r w:rsidR="0005361D">
              <w:rPr>
                <w:noProof/>
                <w:webHidden/>
              </w:rPr>
              <w:t>12</w:t>
            </w:r>
            <w:r w:rsidR="0005361D">
              <w:rPr>
                <w:noProof/>
                <w:webHidden/>
              </w:rPr>
              <w:fldChar w:fldCharType="end"/>
            </w:r>
          </w:hyperlink>
        </w:p>
        <w:p w14:paraId="1EA5113B" w14:textId="0422D940" w:rsidR="0005361D" w:rsidRDefault="00DA73FE">
          <w:pPr>
            <w:pStyle w:val="Verzeichnis2"/>
            <w:tabs>
              <w:tab w:val="right" w:leader="dot" w:pos="9062"/>
            </w:tabs>
            <w:rPr>
              <w:rFonts w:asciiTheme="minorHAnsi" w:eastAsiaTheme="minorEastAsia" w:hAnsiTheme="minorHAnsi"/>
              <w:noProof/>
              <w:lang w:eastAsia="de-DE"/>
            </w:rPr>
          </w:pPr>
          <w:hyperlink w:anchor="_Toc106143328" w:history="1">
            <w:r w:rsidR="0005361D" w:rsidRPr="00793CBA">
              <w:rPr>
                <w:rStyle w:val="Hyperlink"/>
                <w:noProof/>
              </w:rPr>
              <w:t>3.2 Makefile</w:t>
            </w:r>
            <w:r w:rsidR="0005361D">
              <w:rPr>
                <w:noProof/>
                <w:webHidden/>
              </w:rPr>
              <w:tab/>
            </w:r>
            <w:r w:rsidR="0005361D">
              <w:rPr>
                <w:noProof/>
                <w:webHidden/>
              </w:rPr>
              <w:fldChar w:fldCharType="begin"/>
            </w:r>
            <w:r w:rsidR="0005361D">
              <w:rPr>
                <w:noProof/>
                <w:webHidden/>
              </w:rPr>
              <w:instrText xml:space="preserve"> PAGEREF _Toc106143328 \h </w:instrText>
            </w:r>
            <w:r w:rsidR="0005361D">
              <w:rPr>
                <w:noProof/>
                <w:webHidden/>
              </w:rPr>
            </w:r>
            <w:r w:rsidR="0005361D">
              <w:rPr>
                <w:noProof/>
                <w:webHidden/>
              </w:rPr>
              <w:fldChar w:fldCharType="separate"/>
            </w:r>
            <w:r w:rsidR="0005361D">
              <w:rPr>
                <w:noProof/>
                <w:webHidden/>
              </w:rPr>
              <w:t>15</w:t>
            </w:r>
            <w:r w:rsidR="0005361D">
              <w:rPr>
                <w:noProof/>
                <w:webHidden/>
              </w:rPr>
              <w:fldChar w:fldCharType="end"/>
            </w:r>
          </w:hyperlink>
        </w:p>
        <w:p w14:paraId="3D92CDDD" w14:textId="3BF49D61" w:rsidR="0005361D" w:rsidRDefault="00DA73FE">
          <w:pPr>
            <w:pStyle w:val="Verzeichnis1"/>
            <w:tabs>
              <w:tab w:val="right" w:leader="dot" w:pos="9062"/>
            </w:tabs>
            <w:rPr>
              <w:rFonts w:asciiTheme="minorHAnsi" w:eastAsiaTheme="minorEastAsia" w:hAnsiTheme="minorHAnsi"/>
              <w:noProof/>
              <w:lang w:eastAsia="de-DE"/>
            </w:rPr>
          </w:pPr>
          <w:hyperlink w:anchor="_Toc106143329" w:history="1">
            <w:r w:rsidR="0005361D" w:rsidRPr="00793CBA">
              <w:rPr>
                <w:rStyle w:val="Hyperlink"/>
                <w:noProof/>
              </w:rPr>
              <w:t>4. User App</w:t>
            </w:r>
            <w:r w:rsidR="0005361D">
              <w:rPr>
                <w:noProof/>
                <w:webHidden/>
              </w:rPr>
              <w:tab/>
            </w:r>
            <w:r w:rsidR="0005361D">
              <w:rPr>
                <w:noProof/>
                <w:webHidden/>
              </w:rPr>
              <w:fldChar w:fldCharType="begin"/>
            </w:r>
            <w:r w:rsidR="0005361D">
              <w:rPr>
                <w:noProof/>
                <w:webHidden/>
              </w:rPr>
              <w:instrText xml:space="preserve"> PAGEREF _Toc106143329 \h </w:instrText>
            </w:r>
            <w:r w:rsidR="0005361D">
              <w:rPr>
                <w:noProof/>
                <w:webHidden/>
              </w:rPr>
            </w:r>
            <w:r w:rsidR="0005361D">
              <w:rPr>
                <w:noProof/>
                <w:webHidden/>
              </w:rPr>
              <w:fldChar w:fldCharType="separate"/>
            </w:r>
            <w:r w:rsidR="0005361D">
              <w:rPr>
                <w:noProof/>
                <w:webHidden/>
              </w:rPr>
              <w:t>16</w:t>
            </w:r>
            <w:r w:rsidR="0005361D">
              <w:rPr>
                <w:noProof/>
                <w:webHidden/>
              </w:rPr>
              <w:fldChar w:fldCharType="end"/>
            </w:r>
          </w:hyperlink>
        </w:p>
        <w:p w14:paraId="43F0716D" w14:textId="0AAECEE0" w:rsidR="0005361D" w:rsidRDefault="00DA73FE">
          <w:pPr>
            <w:pStyle w:val="Verzeichnis2"/>
            <w:tabs>
              <w:tab w:val="right" w:leader="dot" w:pos="9062"/>
            </w:tabs>
            <w:rPr>
              <w:rFonts w:asciiTheme="minorHAnsi" w:eastAsiaTheme="minorEastAsia" w:hAnsiTheme="minorHAnsi"/>
              <w:noProof/>
              <w:lang w:eastAsia="de-DE"/>
            </w:rPr>
          </w:pPr>
          <w:hyperlink w:anchor="_Toc106143330" w:history="1">
            <w:r w:rsidR="0005361D" w:rsidRPr="00793CBA">
              <w:rPr>
                <w:rStyle w:val="Hyperlink"/>
                <w:noProof/>
              </w:rPr>
              <w:t>4.1 User App Funktionen</w:t>
            </w:r>
            <w:r w:rsidR="0005361D">
              <w:rPr>
                <w:noProof/>
                <w:webHidden/>
              </w:rPr>
              <w:tab/>
            </w:r>
            <w:r w:rsidR="0005361D">
              <w:rPr>
                <w:noProof/>
                <w:webHidden/>
              </w:rPr>
              <w:fldChar w:fldCharType="begin"/>
            </w:r>
            <w:r w:rsidR="0005361D">
              <w:rPr>
                <w:noProof/>
                <w:webHidden/>
              </w:rPr>
              <w:instrText xml:space="preserve"> PAGEREF _Toc106143330 \h </w:instrText>
            </w:r>
            <w:r w:rsidR="0005361D">
              <w:rPr>
                <w:noProof/>
                <w:webHidden/>
              </w:rPr>
            </w:r>
            <w:r w:rsidR="0005361D">
              <w:rPr>
                <w:noProof/>
                <w:webHidden/>
              </w:rPr>
              <w:fldChar w:fldCharType="separate"/>
            </w:r>
            <w:r w:rsidR="0005361D">
              <w:rPr>
                <w:noProof/>
                <w:webHidden/>
              </w:rPr>
              <w:t>16</w:t>
            </w:r>
            <w:r w:rsidR="0005361D">
              <w:rPr>
                <w:noProof/>
                <w:webHidden/>
              </w:rPr>
              <w:fldChar w:fldCharType="end"/>
            </w:r>
          </w:hyperlink>
        </w:p>
        <w:p w14:paraId="7A3C29C7" w14:textId="76CA3B38" w:rsidR="0005361D" w:rsidRDefault="00DA73FE">
          <w:pPr>
            <w:pStyle w:val="Verzeichnis2"/>
            <w:tabs>
              <w:tab w:val="right" w:leader="dot" w:pos="9062"/>
            </w:tabs>
            <w:rPr>
              <w:rFonts w:asciiTheme="minorHAnsi" w:eastAsiaTheme="minorEastAsia" w:hAnsiTheme="minorHAnsi"/>
              <w:noProof/>
              <w:lang w:eastAsia="de-DE"/>
            </w:rPr>
          </w:pPr>
          <w:hyperlink w:anchor="_Toc106143331" w:history="1">
            <w:r w:rsidR="0005361D" w:rsidRPr="00793CBA">
              <w:rPr>
                <w:rStyle w:val="Hyperlink"/>
                <w:noProof/>
              </w:rPr>
              <w:t>4.2 User App Controller</w:t>
            </w:r>
            <w:r w:rsidR="0005361D">
              <w:rPr>
                <w:noProof/>
                <w:webHidden/>
              </w:rPr>
              <w:tab/>
            </w:r>
            <w:r w:rsidR="0005361D">
              <w:rPr>
                <w:noProof/>
                <w:webHidden/>
              </w:rPr>
              <w:fldChar w:fldCharType="begin"/>
            </w:r>
            <w:r w:rsidR="0005361D">
              <w:rPr>
                <w:noProof/>
                <w:webHidden/>
              </w:rPr>
              <w:instrText xml:space="preserve"> PAGEREF _Toc106143331 \h </w:instrText>
            </w:r>
            <w:r w:rsidR="0005361D">
              <w:rPr>
                <w:noProof/>
                <w:webHidden/>
              </w:rPr>
            </w:r>
            <w:r w:rsidR="0005361D">
              <w:rPr>
                <w:noProof/>
                <w:webHidden/>
              </w:rPr>
              <w:fldChar w:fldCharType="separate"/>
            </w:r>
            <w:r w:rsidR="0005361D">
              <w:rPr>
                <w:noProof/>
                <w:webHidden/>
              </w:rPr>
              <w:t>17</w:t>
            </w:r>
            <w:r w:rsidR="0005361D">
              <w:rPr>
                <w:noProof/>
                <w:webHidden/>
              </w:rPr>
              <w:fldChar w:fldCharType="end"/>
            </w:r>
          </w:hyperlink>
        </w:p>
        <w:p w14:paraId="711BA68F" w14:textId="60063609" w:rsidR="0005361D" w:rsidRDefault="00DA73FE">
          <w:pPr>
            <w:pStyle w:val="Verzeichnis2"/>
            <w:tabs>
              <w:tab w:val="right" w:leader="dot" w:pos="9062"/>
            </w:tabs>
            <w:rPr>
              <w:rFonts w:asciiTheme="minorHAnsi" w:eastAsiaTheme="minorEastAsia" w:hAnsiTheme="minorHAnsi"/>
              <w:noProof/>
              <w:lang w:eastAsia="de-DE"/>
            </w:rPr>
          </w:pPr>
          <w:hyperlink w:anchor="_Toc106143332" w:history="1">
            <w:r w:rsidR="0005361D" w:rsidRPr="00793CBA">
              <w:rPr>
                <w:rStyle w:val="Hyperlink"/>
                <w:noProof/>
              </w:rPr>
              <w:t>4.3 User App</w:t>
            </w:r>
            <w:r w:rsidR="0005361D">
              <w:rPr>
                <w:noProof/>
                <w:webHidden/>
              </w:rPr>
              <w:tab/>
            </w:r>
            <w:r w:rsidR="0005361D">
              <w:rPr>
                <w:noProof/>
                <w:webHidden/>
              </w:rPr>
              <w:fldChar w:fldCharType="begin"/>
            </w:r>
            <w:r w:rsidR="0005361D">
              <w:rPr>
                <w:noProof/>
                <w:webHidden/>
              </w:rPr>
              <w:instrText xml:space="preserve"> PAGEREF _Toc106143332 \h </w:instrText>
            </w:r>
            <w:r w:rsidR="0005361D">
              <w:rPr>
                <w:noProof/>
                <w:webHidden/>
              </w:rPr>
            </w:r>
            <w:r w:rsidR="0005361D">
              <w:rPr>
                <w:noProof/>
                <w:webHidden/>
              </w:rPr>
              <w:fldChar w:fldCharType="separate"/>
            </w:r>
            <w:r w:rsidR="0005361D">
              <w:rPr>
                <w:noProof/>
                <w:webHidden/>
              </w:rPr>
              <w:t>18</w:t>
            </w:r>
            <w:r w:rsidR="0005361D">
              <w:rPr>
                <w:noProof/>
                <w:webHidden/>
              </w:rPr>
              <w:fldChar w:fldCharType="end"/>
            </w:r>
          </w:hyperlink>
        </w:p>
        <w:p w14:paraId="4CD1B21C" w14:textId="17735F65" w:rsidR="0005361D" w:rsidRDefault="00DA73FE">
          <w:pPr>
            <w:pStyle w:val="Verzeichnis1"/>
            <w:tabs>
              <w:tab w:val="right" w:leader="dot" w:pos="9062"/>
            </w:tabs>
            <w:rPr>
              <w:rFonts w:asciiTheme="minorHAnsi" w:eastAsiaTheme="minorEastAsia" w:hAnsiTheme="minorHAnsi"/>
              <w:noProof/>
              <w:lang w:eastAsia="de-DE"/>
            </w:rPr>
          </w:pPr>
          <w:hyperlink w:anchor="_Toc106143333" w:history="1">
            <w:r w:rsidR="0005361D" w:rsidRPr="00793CBA">
              <w:rPr>
                <w:rStyle w:val="Hyperlink"/>
                <w:noProof/>
              </w:rPr>
              <w:t>5. User App Steuerung</w:t>
            </w:r>
            <w:r w:rsidR="0005361D">
              <w:rPr>
                <w:noProof/>
                <w:webHidden/>
              </w:rPr>
              <w:tab/>
            </w:r>
            <w:r w:rsidR="0005361D">
              <w:rPr>
                <w:noProof/>
                <w:webHidden/>
              </w:rPr>
              <w:fldChar w:fldCharType="begin"/>
            </w:r>
            <w:r w:rsidR="0005361D">
              <w:rPr>
                <w:noProof/>
                <w:webHidden/>
              </w:rPr>
              <w:instrText xml:space="preserve"> PAGEREF _Toc106143333 \h </w:instrText>
            </w:r>
            <w:r w:rsidR="0005361D">
              <w:rPr>
                <w:noProof/>
                <w:webHidden/>
              </w:rPr>
            </w:r>
            <w:r w:rsidR="0005361D">
              <w:rPr>
                <w:noProof/>
                <w:webHidden/>
              </w:rPr>
              <w:fldChar w:fldCharType="separate"/>
            </w:r>
            <w:r w:rsidR="0005361D">
              <w:rPr>
                <w:noProof/>
                <w:webHidden/>
              </w:rPr>
              <w:t>20</w:t>
            </w:r>
            <w:r w:rsidR="0005361D">
              <w:rPr>
                <w:noProof/>
                <w:webHidden/>
              </w:rPr>
              <w:fldChar w:fldCharType="end"/>
            </w:r>
          </w:hyperlink>
        </w:p>
        <w:p w14:paraId="23AAC73F" w14:textId="28E9A9ED" w:rsidR="0005361D" w:rsidRDefault="00DA73FE">
          <w:pPr>
            <w:pStyle w:val="Verzeichnis2"/>
            <w:tabs>
              <w:tab w:val="right" w:leader="dot" w:pos="9062"/>
            </w:tabs>
            <w:rPr>
              <w:rFonts w:asciiTheme="minorHAnsi" w:eastAsiaTheme="minorEastAsia" w:hAnsiTheme="minorHAnsi"/>
              <w:noProof/>
              <w:lang w:eastAsia="de-DE"/>
            </w:rPr>
          </w:pPr>
          <w:hyperlink w:anchor="_Toc106143334" w:history="1">
            <w:r w:rsidR="0005361D" w:rsidRPr="00793CBA">
              <w:rPr>
                <w:rStyle w:val="Hyperlink"/>
                <w:noProof/>
              </w:rPr>
              <w:t>5.1 Install Skripte</w:t>
            </w:r>
            <w:r w:rsidR="0005361D">
              <w:rPr>
                <w:noProof/>
                <w:webHidden/>
              </w:rPr>
              <w:tab/>
            </w:r>
            <w:r w:rsidR="0005361D">
              <w:rPr>
                <w:noProof/>
                <w:webHidden/>
              </w:rPr>
              <w:fldChar w:fldCharType="begin"/>
            </w:r>
            <w:r w:rsidR="0005361D">
              <w:rPr>
                <w:noProof/>
                <w:webHidden/>
              </w:rPr>
              <w:instrText xml:space="preserve"> PAGEREF _Toc106143334 \h </w:instrText>
            </w:r>
            <w:r w:rsidR="0005361D">
              <w:rPr>
                <w:noProof/>
                <w:webHidden/>
              </w:rPr>
            </w:r>
            <w:r w:rsidR="0005361D">
              <w:rPr>
                <w:noProof/>
                <w:webHidden/>
              </w:rPr>
              <w:fldChar w:fldCharType="separate"/>
            </w:r>
            <w:r w:rsidR="0005361D">
              <w:rPr>
                <w:noProof/>
                <w:webHidden/>
              </w:rPr>
              <w:t>20</w:t>
            </w:r>
            <w:r w:rsidR="0005361D">
              <w:rPr>
                <w:noProof/>
                <w:webHidden/>
              </w:rPr>
              <w:fldChar w:fldCharType="end"/>
            </w:r>
          </w:hyperlink>
        </w:p>
        <w:p w14:paraId="69AA8504" w14:textId="084D91FC" w:rsidR="0005361D" w:rsidRDefault="00DA73FE">
          <w:pPr>
            <w:pStyle w:val="Verzeichnis2"/>
            <w:tabs>
              <w:tab w:val="right" w:leader="dot" w:pos="9062"/>
            </w:tabs>
            <w:rPr>
              <w:rFonts w:asciiTheme="minorHAnsi" w:eastAsiaTheme="minorEastAsia" w:hAnsiTheme="minorHAnsi"/>
              <w:noProof/>
              <w:lang w:eastAsia="de-DE"/>
            </w:rPr>
          </w:pPr>
          <w:hyperlink w:anchor="_Toc106143335" w:history="1">
            <w:r w:rsidR="0005361D" w:rsidRPr="00793CBA">
              <w:rPr>
                <w:rStyle w:val="Hyperlink"/>
                <w:noProof/>
              </w:rPr>
              <w:t>5.2 User App ausführen</w:t>
            </w:r>
            <w:r w:rsidR="0005361D">
              <w:rPr>
                <w:noProof/>
                <w:webHidden/>
              </w:rPr>
              <w:tab/>
            </w:r>
            <w:r w:rsidR="0005361D">
              <w:rPr>
                <w:noProof/>
                <w:webHidden/>
              </w:rPr>
              <w:fldChar w:fldCharType="begin"/>
            </w:r>
            <w:r w:rsidR="0005361D">
              <w:rPr>
                <w:noProof/>
                <w:webHidden/>
              </w:rPr>
              <w:instrText xml:space="preserve"> PAGEREF _Toc106143335 \h </w:instrText>
            </w:r>
            <w:r w:rsidR="0005361D">
              <w:rPr>
                <w:noProof/>
                <w:webHidden/>
              </w:rPr>
            </w:r>
            <w:r w:rsidR="0005361D">
              <w:rPr>
                <w:noProof/>
                <w:webHidden/>
              </w:rPr>
              <w:fldChar w:fldCharType="separate"/>
            </w:r>
            <w:r w:rsidR="0005361D">
              <w:rPr>
                <w:noProof/>
                <w:webHidden/>
              </w:rPr>
              <w:t>20</w:t>
            </w:r>
            <w:r w:rsidR="0005361D">
              <w:rPr>
                <w:noProof/>
                <w:webHidden/>
              </w:rPr>
              <w:fldChar w:fldCharType="end"/>
            </w:r>
          </w:hyperlink>
        </w:p>
        <w:p w14:paraId="4DBDCF15" w14:textId="2B64D09D" w:rsidR="0005361D" w:rsidRDefault="00DA73FE">
          <w:pPr>
            <w:pStyle w:val="Verzeichnis1"/>
            <w:tabs>
              <w:tab w:val="right" w:leader="dot" w:pos="9062"/>
            </w:tabs>
            <w:rPr>
              <w:rFonts w:asciiTheme="minorHAnsi" w:eastAsiaTheme="minorEastAsia" w:hAnsiTheme="minorHAnsi"/>
              <w:noProof/>
              <w:lang w:eastAsia="de-DE"/>
            </w:rPr>
          </w:pPr>
          <w:hyperlink w:anchor="_Toc106143336" w:history="1">
            <w:r w:rsidR="0005361D" w:rsidRPr="00793CBA">
              <w:rPr>
                <w:rStyle w:val="Hyperlink"/>
                <w:noProof/>
              </w:rPr>
              <w:t>Literaturverzeichnis</w:t>
            </w:r>
            <w:r w:rsidR="0005361D">
              <w:rPr>
                <w:noProof/>
                <w:webHidden/>
              </w:rPr>
              <w:tab/>
            </w:r>
            <w:r w:rsidR="0005361D">
              <w:rPr>
                <w:noProof/>
                <w:webHidden/>
              </w:rPr>
              <w:fldChar w:fldCharType="begin"/>
            </w:r>
            <w:r w:rsidR="0005361D">
              <w:rPr>
                <w:noProof/>
                <w:webHidden/>
              </w:rPr>
              <w:instrText xml:space="preserve"> PAGEREF _Toc106143336 \h </w:instrText>
            </w:r>
            <w:r w:rsidR="0005361D">
              <w:rPr>
                <w:noProof/>
                <w:webHidden/>
              </w:rPr>
            </w:r>
            <w:r w:rsidR="0005361D">
              <w:rPr>
                <w:noProof/>
                <w:webHidden/>
              </w:rPr>
              <w:fldChar w:fldCharType="separate"/>
            </w:r>
            <w:r w:rsidR="0005361D">
              <w:rPr>
                <w:noProof/>
                <w:webHidden/>
              </w:rPr>
              <w:t>22</w:t>
            </w:r>
            <w:r w:rsidR="0005361D">
              <w:rPr>
                <w:noProof/>
                <w:webHidden/>
              </w:rPr>
              <w:fldChar w:fldCharType="end"/>
            </w:r>
          </w:hyperlink>
        </w:p>
        <w:p w14:paraId="381A0DD6" w14:textId="5164EF72"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143311"/>
      <w:r>
        <w:lastRenderedPageBreak/>
        <w:t>Abbildungsverzeichnis</w:t>
      </w:r>
      <w:bookmarkEnd w:id="4"/>
    </w:p>
    <w:p w14:paraId="5F9C6A9D" w14:textId="77777777" w:rsidR="00347E7F" w:rsidRPr="005B5C67" w:rsidRDefault="00347E7F" w:rsidP="00347E7F"/>
    <w:p w14:paraId="0EB2ECEB"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142752" w:history="1">
        <w:r w:rsidRPr="005B0A17">
          <w:rPr>
            <w:rStyle w:val="Hyperlink"/>
            <w:noProof/>
          </w:rPr>
          <w:t>Abbildung 1 Aufbau LED-Matrix</w:t>
        </w:r>
        <w:r>
          <w:rPr>
            <w:noProof/>
            <w:webHidden/>
          </w:rPr>
          <w:tab/>
        </w:r>
        <w:r>
          <w:rPr>
            <w:noProof/>
            <w:webHidden/>
          </w:rPr>
          <w:fldChar w:fldCharType="begin"/>
        </w:r>
        <w:r>
          <w:rPr>
            <w:noProof/>
            <w:webHidden/>
          </w:rPr>
          <w:instrText xml:space="preserve"> PAGEREF _Toc106142752 \h </w:instrText>
        </w:r>
        <w:r>
          <w:rPr>
            <w:noProof/>
            <w:webHidden/>
          </w:rPr>
        </w:r>
        <w:r>
          <w:rPr>
            <w:noProof/>
            <w:webHidden/>
          </w:rPr>
          <w:fldChar w:fldCharType="separate"/>
        </w:r>
        <w:r>
          <w:rPr>
            <w:noProof/>
            <w:webHidden/>
          </w:rPr>
          <w:t>0</w:t>
        </w:r>
        <w:r>
          <w:rPr>
            <w:noProof/>
            <w:webHidden/>
          </w:rPr>
          <w:fldChar w:fldCharType="end"/>
        </w:r>
      </w:hyperlink>
    </w:p>
    <w:p w14:paraId="0137ABB9"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1" w:anchor="_Toc106142753" w:history="1">
        <w:r w:rsidR="00347E7F" w:rsidRPr="005B0A17">
          <w:rPr>
            <w:rStyle w:val="Hyperlink"/>
            <w:noProof/>
          </w:rPr>
          <w:t>Abbildung 2 Zeitplan</w:t>
        </w:r>
        <w:r w:rsidR="00347E7F">
          <w:rPr>
            <w:noProof/>
            <w:webHidden/>
          </w:rPr>
          <w:tab/>
        </w:r>
        <w:r w:rsidR="00347E7F">
          <w:rPr>
            <w:noProof/>
            <w:webHidden/>
          </w:rPr>
          <w:fldChar w:fldCharType="begin"/>
        </w:r>
        <w:r w:rsidR="00347E7F">
          <w:rPr>
            <w:noProof/>
            <w:webHidden/>
          </w:rPr>
          <w:instrText xml:space="preserve"> PAGEREF _Toc106142753 \h </w:instrText>
        </w:r>
        <w:r w:rsidR="00347E7F">
          <w:rPr>
            <w:noProof/>
            <w:webHidden/>
          </w:rPr>
        </w:r>
        <w:r w:rsidR="00347E7F">
          <w:rPr>
            <w:noProof/>
            <w:webHidden/>
          </w:rPr>
          <w:fldChar w:fldCharType="separate"/>
        </w:r>
        <w:r w:rsidR="00347E7F">
          <w:rPr>
            <w:noProof/>
            <w:webHidden/>
          </w:rPr>
          <w:t>2</w:t>
        </w:r>
        <w:r w:rsidR="00347E7F">
          <w:rPr>
            <w:noProof/>
            <w:webHidden/>
          </w:rPr>
          <w:fldChar w:fldCharType="end"/>
        </w:r>
      </w:hyperlink>
    </w:p>
    <w:p w14:paraId="4FC37C19"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2" w:anchor="_Toc106142754" w:history="1">
        <w:r w:rsidR="00347E7F" w:rsidRPr="005B0A17">
          <w:rPr>
            <w:rStyle w:val="Hyperlink"/>
            <w:noProof/>
          </w:rPr>
          <w:t>Abbildung 3 Aufbau einer LED-Matrix</w:t>
        </w:r>
        <w:r w:rsidR="00347E7F">
          <w:rPr>
            <w:noProof/>
            <w:webHidden/>
          </w:rPr>
          <w:tab/>
        </w:r>
        <w:r w:rsidR="00347E7F">
          <w:rPr>
            <w:noProof/>
            <w:webHidden/>
          </w:rPr>
          <w:fldChar w:fldCharType="begin"/>
        </w:r>
        <w:r w:rsidR="00347E7F">
          <w:rPr>
            <w:noProof/>
            <w:webHidden/>
          </w:rPr>
          <w:instrText xml:space="preserve"> PAGEREF _Toc106142754 \h </w:instrText>
        </w:r>
        <w:r w:rsidR="00347E7F">
          <w:rPr>
            <w:noProof/>
            <w:webHidden/>
          </w:rPr>
        </w:r>
        <w:r w:rsidR="00347E7F">
          <w:rPr>
            <w:noProof/>
            <w:webHidden/>
          </w:rPr>
          <w:fldChar w:fldCharType="separate"/>
        </w:r>
        <w:r w:rsidR="00347E7F">
          <w:rPr>
            <w:noProof/>
            <w:webHidden/>
          </w:rPr>
          <w:t>3</w:t>
        </w:r>
        <w:r w:rsidR="00347E7F">
          <w:rPr>
            <w:noProof/>
            <w:webHidden/>
          </w:rPr>
          <w:fldChar w:fldCharType="end"/>
        </w:r>
      </w:hyperlink>
    </w:p>
    <w:p w14:paraId="197CA526"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3" w:anchor="_Toc106142755" w:history="1">
        <w:r w:rsidR="00347E7F" w:rsidRPr="005B0A17">
          <w:rPr>
            <w:rStyle w:val="Hyperlink"/>
            <w:noProof/>
          </w:rPr>
          <w:t>Abbildung 4 Schematischer Anschluss LED-Matrix and Raspberry</w:t>
        </w:r>
        <w:r w:rsidR="00347E7F">
          <w:rPr>
            <w:noProof/>
            <w:webHidden/>
          </w:rPr>
          <w:tab/>
        </w:r>
        <w:r w:rsidR="00347E7F">
          <w:rPr>
            <w:noProof/>
            <w:webHidden/>
          </w:rPr>
          <w:fldChar w:fldCharType="begin"/>
        </w:r>
        <w:r w:rsidR="00347E7F">
          <w:rPr>
            <w:noProof/>
            <w:webHidden/>
          </w:rPr>
          <w:instrText xml:space="preserve"> PAGEREF _Toc106142755 \h </w:instrText>
        </w:r>
        <w:r w:rsidR="00347E7F">
          <w:rPr>
            <w:noProof/>
            <w:webHidden/>
          </w:rPr>
        </w:r>
        <w:r w:rsidR="00347E7F">
          <w:rPr>
            <w:noProof/>
            <w:webHidden/>
          </w:rPr>
          <w:fldChar w:fldCharType="separate"/>
        </w:r>
        <w:r w:rsidR="00347E7F">
          <w:rPr>
            <w:noProof/>
            <w:webHidden/>
          </w:rPr>
          <w:t>4</w:t>
        </w:r>
        <w:r w:rsidR="00347E7F">
          <w:rPr>
            <w:noProof/>
            <w:webHidden/>
          </w:rPr>
          <w:fldChar w:fldCharType="end"/>
        </w:r>
      </w:hyperlink>
    </w:p>
    <w:p w14:paraId="5DD86E7B"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4" w:anchor="_Toc106142756" w:history="1">
        <w:r w:rsidR="00347E7F" w:rsidRPr="005B0A17">
          <w:rPr>
            <w:rStyle w:val="Hyperlink"/>
            <w:noProof/>
          </w:rPr>
          <w:t>Abbildung 5 Layout Pi Hat</w:t>
        </w:r>
        <w:r w:rsidR="00347E7F">
          <w:rPr>
            <w:noProof/>
            <w:webHidden/>
          </w:rPr>
          <w:tab/>
        </w:r>
        <w:r w:rsidR="00347E7F">
          <w:rPr>
            <w:noProof/>
            <w:webHidden/>
          </w:rPr>
          <w:fldChar w:fldCharType="begin"/>
        </w:r>
        <w:r w:rsidR="00347E7F">
          <w:rPr>
            <w:noProof/>
            <w:webHidden/>
          </w:rPr>
          <w:instrText xml:space="preserve"> PAGEREF _Toc106142756 \h </w:instrText>
        </w:r>
        <w:r w:rsidR="00347E7F">
          <w:rPr>
            <w:noProof/>
            <w:webHidden/>
          </w:rPr>
        </w:r>
        <w:r w:rsidR="00347E7F">
          <w:rPr>
            <w:noProof/>
            <w:webHidden/>
          </w:rPr>
          <w:fldChar w:fldCharType="separate"/>
        </w:r>
        <w:r w:rsidR="00347E7F">
          <w:rPr>
            <w:noProof/>
            <w:webHidden/>
          </w:rPr>
          <w:t>5</w:t>
        </w:r>
        <w:r w:rsidR="00347E7F">
          <w:rPr>
            <w:noProof/>
            <w:webHidden/>
          </w:rPr>
          <w:fldChar w:fldCharType="end"/>
        </w:r>
      </w:hyperlink>
    </w:p>
    <w:p w14:paraId="5313500E"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5" w:anchor="_Toc106142757" w:history="1">
        <w:r w:rsidR="00347E7F" w:rsidRPr="005B0A17">
          <w:rPr>
            <w:rStyle w:val="Hyperlink"/>
            <w:noProof/>
          </w:rPr>
          <w:t>Abbildung 6 Pi Hat PCB back</w:t>
        </w:r>
        <w:r w:rsidR="00347E7F">
          <w:rPr>
            <w:noProof/>
            <w:webHidden/>
          </w:rPr>
          <w:tab/>
        </w:r>
        <w:r w:rsidR="00347E7F">
          <w:rPr>
            <w:noProof/>
            <w:webHidden/>
          </w:rPr>
          <w:fldChar w:fldCharType="begin"/>
        </w:r>
        <w:r w:rsidR="00347E7F">
          <w:rPr>
            <w:noProof/>
            <w:webHidden/>
          </w:rPr>
          <w:instrText xml:space="preserve"> PAGEREF _Toc106142757 \h </w:instrText>
        </w:r>
        <w:r w:rsidR="00347E7F">
          <w:rPr>
            <w:noProof/>
            <w:webHidden/>
          </w:rPr>
        </w:r>
        <w:r w:rsidR="00347E7F">
          <w:rPr>
            <w:noProof/>
            <w:webHidden/>
          </w:rPr>
          <w:fldChar w:fldCharType="separate"/>
        </w:r>
        <w:r w:rsidR="00347E7F">
          <w:rPr>
            <w:noProof/>
            <w:webHidden/>
          </w:rPr>
          <w:t>6</w:t>
        </w:r>
        <w:r w:rsidR="00347E7F">
          <w:rPr>
            <w:noProof/>
            <w:webHidden/>
          </w:rPr>
          <w:fldChar w:fldCharType="end"/>
        </w:r>
      </w:hyperlink>
    </w:p>
    <w:p w14:paraId="26F30E17"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6" w:anchor="_Toc106142758" w:history="1">
        <w:r w:rsidR="00347E7F" w:rsidRPr="005B0A17">
          <w:rPr>
            <w:rStyle w:val="Hyperlink"/>
            <w:noProof/>
          </w:rPr>
          <w:t>Abbildung 7 Pi Hat PCB front</w:t>
        </w:r>
        <w:r w:rsidR="00347E7F">
          <w:rPr>
            <w:noProof/>
            <w:webHidden/>
          </w:rPr>
          <w:tab/>
        </w:r>
        <w:r w:rsidR="00347E7F">
          <w:rPr>
            <w:noProof/>
            <w:webHidden/>
          </w:rPr>
          <w:fldChar w:fldCharType="begin"/>
        </w:r>
        <w:r w:rsidR="00347E7F">
          <w:rPr>
            <w:noProof/>
            <w:webHidden/>
          </w:rPr>
          <w:instrText xml:space="preserve"> PAGEREF _Toc106142758 \h </w:instrText>
        </w:r>
        <w:r w:rsidR="00347E7F">
          <w:rPr>
            <w:noProof/>
            <w:webHidden/>
          </w:rPr>
        </w:r>
        <w:r w:rsidR="00347E7F">
          <w:rPr>
            <w:noProof/>
            <w:webHidden/>
          </w:rPr>
          <w:fldChar w:fldCharType="separate"/>
        </w:r>
        <w:r w:rsidR="00347E7F">
          <w:rPr>
            <w:noProof/>
            <w:webHidden/>
          </w:rPr>
          <w:t>6</w:t>
        </w:r>
        <w:r w:rsidR="00347E7F">
          <w:rPr>
            <w:noProof/>
            <w:webHidden/>
          </w:rPr>
          <w:fldChar w:fldCharType="end"/>
        </w:r>
      </w:hyperlink>
    </w:p>
    <w:p w14:paraId="55705C80" w14:textId="77777777" w:rsidR="00347E7F" w:rsidRDefault="00DA73FE" w:rsidP="00347E7F">
      <w:pPr>
        <w:pStyle w:val="Abbildungsverzeichnis"/>
        <w:tabs>
          <w:tab w:val="right" w:leader="dot" w:pos="9062"/>
        </w:tabs>
        <w:rPr>
          <w:rFonts w:asciiTheme="minorHAnsi" w:eastAsiaTheme="minorEastAsia" w:hAnsiTheme="minorHAnsi"/>
          <w:noProof/>
          <w:lang w:eastAsia="de-DE"/>
        </w:rPr>
      </w:pPr>
      <w:hyperlink r:id="rId17" w:anchor="_Toc106142759" w:history="1">
        <w:r w:rsidR="00347E7F" w:rsidRPr="005B0A17">
          <w:rPr>
            <w:rStyle w:val="Hyperlink"/>
            <w:noProof/>
          </w:rPr>
          <w:t>Abbildung 8 Aufbau Kernel</w:t>
        </w:r>
        <w:r w:rsidR="00347E7F">
          <w:rPr>
            <w:noProof/>
            <w:webHidden/>
          </w:rPr>
          <w:tab/>
        </w:r>
        <w:r w:rsidR="00347E7F">
          <w:rPr>
            <w:noProof/>
            <w:webHidden/>
          </w:rPr>
          <w:fldChar w:fldCharType="begin"/>
        </w:r>
        <w:r w:rsidR="00347E7F">
          <w:rPr>
            <w:noProof/>
            <w:webHidden/>
          </w:rPr>
          <w:instrText xml:space="preserve"> PAGEREF _Toc106142759 \h </w:instrText>
        </w:r>
        <w:r w:rsidR="00347E7F">
          <w:rPr>
            <w:noProof/>
            <w:webHidden/>
          </w:rPr>
        </w:r>
        <w:r w:rsidR="00347E7F">
          <w:rPr>
            <w:noProof/>
            <w:webHidden/>
          </w:rPr>
          <w:fldChar w:fldCharType="separate"/>
        </w:r>
        <w:r w:rsidR="00347E7F">
          <w:rPr>
            <w:noProof/>
            <w:webHidden/>
          </w:rPr>
          <w:t>7</w:t>
        </w:r>
        <w:r w:rsidR="00347E7F">
          <w:rPr>
            <w:noProof/>
            <w:webHidden/>
          </w:rPr>
          <w:fldChar w:fldCharType="end"/>
        </w:r>
      </w:hyperlink>
    </w:p>
    <w:p w14:paraId="529973AA" w14:textId="77777777" w:rsidR="00347E7F" w:rsidRDefault="00347E7F" w:rsidP="00347E7F">
      <w:r>
        <w:fldChar w:fldCharType="end"/>
      </w:r>
    </w:p>
    <w:p w14:paraId="63F72070" w14:textId="77777777" w:rsidR="00347E7F" w:rsidRDefault="00347E7F" w:rsidP="00347E7F"/>
    <w:p w14:paraId="1AA4672B" w14:textId="77777777" w:rsidR="00347E7F" w:rsidRDefault="00347E7F" w:rsidP="00347E7F">
      <w:pPr>
        <w:pStyle w:val="berschrift1"/>
      </w:pPr>
      <w:bookmarkStart w:id="5" w:name="_Toc106143312"/>
      <w:r>
        <w:t>Abkürzungsverzeichnis</w:t>
      </w:r>
      <w:bookmarkEnd w:id="5"/>
    </w:p>
    <w:p w14:paraId="3016A77A" w14:textId="77777777" w:rsidR="00347E7F" w:rsidRDefault="00347E7F" w:rsidP="00347E7F"/>
    <w:p w14:paraId="7023B867" w14:textId="77777777" w:rsidR="00347E7F" w:rsidRDefault="00347E7F" w:rsidP="00347E7F">
      <w:pPr>
        <w:rPr>
          <w:rFonts w:cs="Arial"/>
          <w:sz w:val="24"/>
          <w:szCs w:val="24"/>
        </w:rPr>
      </w:pPr>
      <w:r>
        <w:rPr>
          <w:rFonts w:cs="Arial"/>
          <w:sz w:val="24"/>
          <w:szCs w:val="24"/>
        </w:rPr>
        <w:t>GPIO</w:t>
      </w:r>
      <w:r>
        <w:rPr>
          <w:rFonts w:cs="Arial"/>
          <w:sz w:val="24"/>
          <w:szCs w:val="24"/>
        </w:rPr>
        <w:tab/>
      </w:r>
      <w:r>
        <w:rPr>
          <w:rFonts w:cs="Arial"/>
          <w:sz w:val="24"/>
          <w:szCs w:val="24"/>
        </w:rPr>
        <w:tab/>
      </w:r>
      <w:r>
        <w:rPr>
          <w:rFonts w:cs="Arial"/>
          <w:sz w:val="24"/>
          <w:szCs w:val="24"/>
        </w:rPr>
        <w:tab/>
      </w:r>
      <w:r>
        <w:rPr>
          <w:rFonts w:cs="Arial"/>
          <w:sz w:val="24"/>
          <w:szCs w:val="24"/>
        </w:rPr>
        <w:tab/>
        <w:t xml:space="preserve">General Purpose Input Outpu </w:t>
      </w:r>
    </w:p>
    <w:p w14:paraId="25663364" w14:textId="77777777" w:rsidR="00347E7F" w:rsidRDefault="00347E7F" w:rsidP="00347E7F">
      <w:pPr>
        <w:rPr>
          <w:rFonts w:cs="Arial"/>
          <w:sz w:val="24"/>
          <w:szCs w:val="24"/>
        </w:rPr>
      </w:pPr>
      <w:r>
        <w:rPr>
          <w:rFonts w:cs="Arial"/>
          <w:sz w:val="24"/>
          <w:szCs w:val="24"/>
        </w:rPr>
        <w:t>LED</w:t>
      </w:r>
      <w:r>
        <w:rPr>
          <w:rFonts w:cs="Arial"/>
          <w:sz w:val="24"/>
          <w:szCs w:val="24"/>
        </w:rPr>
        <w:tab/>
      </w:r>
      <w:r>
        <w:rPr>
          <w:rFonts w:cs="Arial"/>
          <w:sz w:val="24"/>
          <w:szCs w:val="24"/>
        </w:rPr>
        <w:tab/>
      </w:r>
      <w:r>
        <w:rPr>
          <w:rFonts w:cs="Arial"/>
          <w:sz w:val="24"/>
          <w:szCs w:val="24"/>
        </w:rPr>
        <w:tab/>
      </w:r>
      <w:r>
        <w:rPr>
          <w:rFonts w:cs="Arial"/>
          <w:sz w:val="24"/>
          <w:szCs w:val="24"/>
        </w:rPr>
        <w:tab/>
        <w:t>Light Emitting Diode</w:t>
      </w:r>
    </w:p>
    <w:p w14:paraId="5CCE536D" w14:textId="77777777" w:rsidR="00347E7F" w:rsidRDefault="00347E7F" w:rsidP="00347E7F">
      <w:pPr>
        <w:rPr>
          <w:rFonts w:cs="Arial"/>
          <w:sz w:val="24"/>
          <w:szCs w:val="24"/>
        </w:rPr>
      </w:pP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143313"/>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3D6639DE" w14:textId="77777777" w:rsidR="00347E7F" w:rsidRDefault="00347E7F" w:rsidP="00347E7F">
      <w:pPr>
        <w:jc w:val="both"/>
        <w:rPr>
          <w:rFonts w:cs="Arial"/>
          <w:sz w:val="24"/>
          <w:szCs w:val="24"/>
        </w:rPr>
      </w:pP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B17EED" w14:textId="77777777" w:rsidR="00347E7F" w:rsidRDefault="00347E7F" w:rsidP="00347E7F">
      <w:pPr>
        <w:spacing w:after="273"/>
        <w:ind w:left="-5" w:right="13"/>
        <w:rPr>
          <w:rFonts w:cs="Arial"/>
          <w:sz w:val="24"/>
          <w:szCs w:val="24"/>
        </w:rPr>
      </w:pPr>
      <w:r>
        <w:rPr>
          <w:rFonts w:cs="Arial"/>
          <w:sz w:val="24"/>
          <w:szCs w:val="24"/>
        </w:rPr>
        <w:t>Ort, Datum, Simon Obermeier</w:t>
      </w:r>
    </w:p>
    <w:p w14:paraId="385F340C" w14:textId="77777777" w:rsidR="00347E7F" w:rsidRDefault="00347E7F" w:rsidP="00347E7F">
      <w:pPr>
        <w:spacing w:after="273"/>
        <w:ind w:left="-5" w:right="13"/>
        <w:rPr>
          <w:rFonts w:cs="Arial"/>
          <w:sz w:val="24"/>
          <w:szCs w:val="24"/>
        </w:rPr>
      </w:pP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6803CAE1" w14:textId="77777777" w:rsidR="00347E7F" w:rsidRDefault="00347E7F" w:rsidP="00347E7F">
      <w:pPr>
        <w:spacing w:after="273"/>
        <w:ind w:left="-5" w:right="13"/>
        <w:rPr>
          <w:rFonts w:cs="Arial"/>
          <w:sz w:val="24"/>
          <w:szCs w:val="24"/>
        </w:rPr>
      </w:pPr>
      <w:r>
        <w:rPr>
          <w:rFonts w:cs="Arial"/>
          <w:sz w:val="24"/>
          <w:szCs w:val="24"/>
        </w:rPr>
        <w:t xml:space="preserve">Ort, Datum, Anton Kraus </w:t>
      </w:r>
    </w:p>
    <w:p w14:paraId="54DB0E96" w14:textId="5876BCCF" w:rsidR="00347E7F" w:rsidRDefault="00347E7F">
      <w:pPr>
        <w:spacing w:line="259" w:lineRule="auto"/>
      </w:pPr>
    </w:p>
    <w:p w14:paraId="5677C38E" w14:textId="77777777" w:rsidR="006A1AEA" w:rsidRDefault="006A1AEA" w:rsidP="006A1AEA">
      <w:pPr>
        <w:spacing w:line="259" w:lineRule="auto"/>
      </w:pPr>
    </w:p>
    <w:p w14:paraId="6759768D" w14:textId="18FB581F" w:rsidR="00AC4E43" w:rsidRDefault="00AC4E43" w:rsidP="00F16E3C">
      <w:pPr>
        <w:pStyle w:val="berschrift1"/>
      </w:pPr>
      <w:bookmarkStart w:id="7" w:name="_Toc106143314"/>
      <w:r>
        <w:t>1</w:t>
      </w:r>
      <w:r w:rsidR="004D5CE7">
        <w:t xml:space="preserve"> </w:t>
      </w:r>
      <w:r w:rsidR="00D46093">
        <w:t>Vorwort</w:t>
      </w:r>
      <w:bookmarkEnd w:id="7"/>
    </w:p>
    <w:p w14:paraId="472788DB" w14:textId="32431713" w:rsidR="00AC4E43" w:rsidRDefault="00AC4E43" w:rsidP="00D46093">
      <w:pPr>
        <w:jc w:val="both"/>
      </w:pPr>
    </w:p>
    <w:p w14:paraId="599C9EE1" w14:textId="1058AA21" w:rsidR="00A10B89" w:rsidRDefault="00A10B89" w:rsidP="00D46093">
      <w:pPr>
        <w:jc w:val="both"/>
      </w:pPr>
      <w:r>
        <w:t>Im Rahmen des Faches System-Programmierung wurde mithilfe eines Raspberry PI 4</w:t>
      </w:r>
      <w:r w:rsidR="009F5ED3">
        <w:t>,</w:t>
      </w:r>
      <w:r>
        <w:t xml:space="preserve">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a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529B289" w:rsidR="00D46093" w:rsidRDefault="00233158" w:rsidP="00D46093">
      <w:pPr>
        <w:jc w:val="both"/>
      </w:pPr>
      <w:r>
        <w:t>In dieser Arbeit wird primär</w:t>
      </w:r>
      <w:r w:rsidR="00D46093">
        <w:t xml:space="preserve"> wird der Kernel Treiber </w:t>
      </w:r>
      <w:r>
        <w:t>erläutert und dessen innerer Aufbau zerlegt</w:t>
      </w:r>
      <w:r w:rsidR="00D46093">
        <w:t xml:space="preserve">. Zuletzt wird unser </w:t>
      </w:r>
      <w:r w:rsidR="00521D03">
        <w:t>Nutzerapplikation,</w:t>
      </w:r>
      <w:r w:rsidR="00D46093">
        <w:t xml:space="preserve"> zur Nutzung unseres Treibers</w:t>
      </w:r>
      <w:r w:rsidR="006E3AC6">
        <w:t>,</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2FBDAAFD"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r w:rsidRPr="00DE57A9">
          <w:rPr>
            <w:rStyle w:val="Hyperlink"/>
          </w:rPr>
          <w:t>Git</w:t>
        </w:r>
        <w:r w:rsidR="00DF7E28">
          <w:rPr>
            <w:rStyle w:val="Hyperlink"/>
          </w:rPr>
          <w:t>-</w:t>
        </w:r>
        <w:r w:rsidRPr="00DE57A9">
          <w:rPr>
            <w:rStyle w:val="Hyperlink"/>
          </w:rPr>
          <w:t>Repository</w:t>
        </w:r>
      </w:hyperlink>
      <w:r w:rsidR="005C25EF">
        <w:t xml:space="preserve"> referenziert werden.</w:t>
      </w:r>
    </w:p>
    <w:p w14:paraId="684D107A" w14:textId="6F7DFF32" w:rsidR="00AC4E43" w:rsidRDefault="00AC4E43" w:rsidP="00AC4E43"/>
    <w:p w14:paraId="63A2A38E" w14:textId="59D1CA4D" w:rsidR="00D82186" w:rsidRDefault="00D82186" w:rsidP="00AC4E43">
      <w:pPr>
        <w:pStyle w:val="berschrift2"/>
      </w:pPr>
      <w:bookmarkStart w:id="8" w:name="_Toc106143315"/>
      <w:r>
        <w:t>1.</w:t>
      </w:r>
      <w:r w:rsidR="00F16E3C">
        <w:t>1</w:t>
      </w:r>
      <w:r>
        <w:t xml:space="preserve"> Aufgabenstellung</w:t>
      </w:r>
      <w:bookmarkEnd w:id="8"/>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9" w:name="_Toc106143316"/>
      <w:r>
        <w:t>1.</w:t>
      </w:r>
      <w:r w:rsidR="00F16E3C">
        <w:t>2</w:t>
      </w:r>
      <w:r>
        <w:t xml:space="preserve"> Zeitplan</w:t>
      </w:r>
      <w:bookmarkEnd w:id="9"/>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D82186" w:rsidRPr="00013CFF" w:rsidRDefault="00D82186" w:rsidP="00D82186">
                            <w:pPr>
                              <w:pStyle w:val="Beschriftung"/>
                              <w:rPr>
                                <w:noProof/>
                              </w:rPr>
                            </w:pPr>
                            <w:bookmarkStart w:id="10" w:name="_Toc106142753"/>
                            <w:r>
                              <w:t xml:space="preserve">Abbildung </w:t>
                            </w:r>
                            <w:r w:rsidR="00DA73FE">
                              <w:fldChar w:fldCharType="begin"/>
                            </w:r>
                            <w:r w:rsidR="00DA73FE">
                              <w:instrText xml:space="preserve"> SEQ Abbildung \* ARABIC </w:instrText>
                            </w:r>
                            <w:r w:rsidR="00DA73FE">
                              <w:fldChar w:fldCharType="separate"/>
                            </w:r>
                            <w:r w:rsidR="005856B4">
                              <w:rPr>
                                <w:noProof/>
                              </w:rPr>
                              <w:t>2</w:t>
                            </w:r>
                            <w:r w:rsidR="00DA73FE">
                              <w:rPr>
                                <w:noProof/>
                              </w:rPr>
                              <w:fldChar w:fldCharType="end"/>
                            </w:r>
                            <w:r>
                              <w:t xml:space="preserve"> Zeitplan</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5B22CF2A" w:rsidR="00D82186" w:rsidRPr="00013CFF" w:rsidRDefault="00D82186" w:rsidP="00D82186">
                      <w:pPr>
                        <w:pStyle w:val="Beschriftung"/>
                        <w:rPr>
                          <w:noProof/>
                        </w:rPr>
                      </w:pPr>
                      <w:bookmarkStart w:id="11" w:name="_Toc106142753"/>
                      <w:r>
                        <w:t xml:space="preserve">Abbildung </w:t>
                      </w:r>
                      <w:r w:rsidR="00DA73FE">
                        <w:fldChar w:fldCharType="begin"/>
                      </w:r>
                      <w:r w:rsidR="00DA73FE">
                        <w:instrText xml:space="preserve"> SEQ Abbildung \* ARABIC </w:instrText>
                      </w:r>
                      <w:r w:rsidR="00DA73FE">
                        <w:fldChar w:fldCharType="separate"/>
                      </w:r>
                      <w:r w:rsidR="005856B4">
                        <w:rPr>
                          <w:noProof/>
                        </w:rPr>
                        <w:t>2</w:t>
                      </w:r>
                      <w:r w:rsidR="00DA73FE">
                        <w:rPr>
                          <w:noProof/>
                        </w:rPr>
                        <w:fldChar w:fldCharType="end"/>
                      </w:r>
                      <w:r>
                        <w:t xml:space="preserve"> Zeitplan</w:t>
                      </w:r>
                      <w:bookmarkEnd w:id="11"/>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316959D7" w14:textId="77777777" w:rsidR="00917984" w:rsidRDefault="00917984">
      <w:pPr>
        <w:spacing w:line="259" w:lineRule="auto"/>
      </w:pPr>
      <w:r>
        <w:br w:type="page"/>
      </w:r>
    </w:p>
    <w:p w14:paraId="7B7408C2" w14:textId="0B61A1A5" w:rsidR="00AC4E43" w:rsidRPr="00AC4E43" w:rsidRDefault="00AC4E43" w:rsidP="00186503">
      <w:pPr>
        <w:pStyle w:val="berschrift2"/>
      </w:pPr>
      <w:bookmarkStart w:id="12" w:name="_Toc106143317"/>
      <w:r>
        <w:lastRenderedPageBreak/>
        <w:t>1.</w:t>
      </w:r>
      <w:r w:rsidR="00F16E3C">
        <w:t>3</w:t>
      </w:r>
      <w:r>
        <w:t xml:space="preserve"> </w:t>
      </w:r>
      <w:r w:rsidR="00186503">
        <w:t>Ausgangssituation</w:t>
      </w:r>
      <w:bookmarkEnd w:id="12"/>
    </w:p>
    <w:p w14:paraId="04250D7F" w14:textId="67A046E3" w:rsidR="00AC4E43" w:rsidRDefault="00AC4E43" w:rsidP="00D46093">
      <w:pPr>
        <w:jc w:val="both"/>
      </w:pPr>
    </w:p>
    <w:p w14:paraId="0ACC6303" w14:textId="2B37B81A" w:rsidR="009D77E3" w:rsidRDefault="009D77E3" w:rsidP="00094887">
      <w:pPr>
        <w:jc w:val="both"/>
        <w:rPr>
          <w:rFonts w:cs="Arial"/>
        </w:rPr>
      </w:pPr>
      <w:r>
        <w:t>Auf einem Raspberry Pi 4</w:t>
      </w:r>
      <w:r w:rsidR="00156AAA">
        <w:t>,</w:t>
      </w:r>
      <w:r>
        <w:t xml:space="preserve"> mit Rasperry Pi OS als Betriebssystem</w:t>
      </w:r>
      <w:r w:rsidR="00156AAA">
        <w:t>,</w:t>
      </w:r>
      <w:r>
        <w:t xml:space="preserve"> soll ein </w:t>
      </w:r>
      <w:r>
        <w:rPr>
          <w:rFonts w:cs="Arial"/>
        </w:rPr>
        <w:t xml:space="preserve">Treiber (Character Device Driver) und eine Applikation programmiert werden. </w:t>
      </w:r>
    </w:p>
    <w:p w14:paraId="26C4FD33" w14:textId="7DE525B7" w:rsidR="009255EE" w:rsidRDefault="00156AAA" w:rsidP="00094887">
      <w:pPr>
        <w:jc w:val="both"/>
      </w:pPr>
      <w:r>
        <w:rPr>
          <w:rFonts w:cs="Arial"/>
        </w:rPr>
        <w:t>Damit</w:t>
      </w:r>
      <w:r w:rsidR="00774DE9">
        <w:rPr>
          <w:rFonts w:cs="Arial"/>
        </w:rPr>
        <w:t xml:space="preserve"> soll ein LED-Treiber für eine 8x8 LED-Matrix programmiert werden. Dieser Treiber soll aus einem Kernel Driver bestehen, sowie einer User </w:t>
      </w:r>
      <w:r>
        <w:rPr>
          <w:rFonts w:cs="Arial"/>
        </w:rPr>
        <w:t>Anwendung</w:t>
      </w:r>
      <w:r w:rsidR="00D46093">
        <w:rPr>
          <w:rFonts w:cs="Arial"/>
        </w:rPr>
        <w:t>,</w:t>
      </w:r>
      <w:r w:rsidR="00774DE9">
        <w:rPr>
          <w:rFonts w:cs="Arial"/>
        </w:rPr>
        <w:t xml:space="preserve"> um die Matrix </w:t>
      </w:r>
      <w:r>
        <w:rPr>
          <w:rFonts w:cs="Arial"/>
        </w:rPr>
        <w:t xml:space="preserve">abstrahiert </w:t>
      </w:r>
      <w:r w:rsidR="00774DE9">
        <w:rPr>
          <w:rFonts w:cs="Arial"/>
        </w:rPr>
        <w:t>zu steuern.</w:t>
      </w:r>
    </w:p>
    <w:p w14:paraId="2C2FF765" w14:textId="6ECEEDF5" w:rsidR="00AC4E43" w:rsidRDefault="00AC4E43" w:rsidP="00AC4E43">
      <w:pPr>
        <w:pStyle w:val="berschrift1"/>
      </w:pPr>
      <w:bookmarkStart w:id="13" w:name="_Toc106143318"/>
      <w:r>
        <w:t>2. Aufbau</w:t>
      </w:r>
      <w:bookmarkEnd w:id="13"/>
    </w:p>
    <w:p w14:paraId="67097230" w14:textId="1F4A1485" w:rsidR="00AC4E43" w:rsidRDefault="00AC4E43" w:rsidP="00AC4E43"/>
    <w:p w14:paraId="7801ECE8" w14:textId="399347B3" w:rsidR="002F635D" w:rsidRDefault="002F635D" w:rsidP="00094887">
      <w:pPr>
        <w:jc w:val="both"/>
      </w:pPr>
      <w:r>
        <w:t>Im Folgenden Abschnitt wird der Aufbau softwareseitig erklärt, sowie der Aufbau einer LED-Matrix. Auch wie ein Schiel bzw. Hat, also ein direktes Aufsteckboard für den Raspberry aussehen konnte wurde in dem CAD Programm KiCad umgesetzt</w:t>
      </w:r>
    </w:p>
    <w:p w14:paraId="18B97F01" w14:textId="77777777" w:rsidR="002F635D" w:rsidRDefault="002F635D" w:rsidP="00AC4E43"/>
    <w:p w14:paraId="5DD17A33" w14:textId="0DF3ADCB" w:rsidR="00AC4E43" w:rsidRDefault="00AC4E43" w:rsidP="00AC4E43">
      <w:pPr>
        <w:pStyle w:val="berschrift2"/>
      </w:pPr>
      <w:bookmarkStart w:id="14" w:name="_Toc106143319"/>
      <w:r>
        <w:t>2.1 Software (Linux)</w:t>
      </w:r>
      <w:bookmarkEnd w:id="14"/>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5"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0DEF33EF"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5"/>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03B77540"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6"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6"/>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7" w:name="_Toc106143320"/>
      <w:r>
        <w:t>2.2</w:t>
      </w:r>
      <w:r w:rsidR="002F635D">
        <w:t>.1</w:t>
      </w:r>
      <w:r>
        <w:t xml:space="preserve"> </w:t>
      </w:r>
      <w:r w:rsidR="002F635D">
        <w:t xml:space="preserve">Aufbau und </w:t>
      </w:r>
      <w:r w:rsidR="00094887">
        <w:t>Funktion</w:t>
      </w:r>
      <w:r w:rsidR="002F635D">
        <w:t xml:space="preserve"> einer </w:t>
      </w:r>
      <w:r>
        <w:t>LED-Matrix</w:t>
      </w:r>
      <w:bookmarkEnd w:id="17"/>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2F635D" w:rsidRPr="00D417D5" w:rsidRDefault="002F635D" w:rsidP="002F635D">
                            <w:pPr>
                              <w:pStyle w:val="Beschriftung"/>
                              <w:rPr>
                                <w:noProof/>
                              </w:rPr>
                            </w:pPr>
                            <w:bookmarkStart w:id="18" w:name="_Toc106142754"/>
                            <w:r>
                              <w:t xml:space="preserve">Abbildung </w:t>
                            </w:r>
                            <w:r w:rsidR="00DA73FE">
                              <w:fldChar w:fldCharType="begin"/>
                            </w:r>
                            <w:r w:rsidR="00DA73FE">
                              <w:instrText xml:space="preserve"> SEQ Abbildung \* ARABIC </w:instrText>
                            </w:r>
                            <w:r w:rsidR="00DA73FE">
                              <w:fldChar w:fldCharType="separate"/>
                            </w:r>
                            <w:r w:rsidR="005856B4">
                              <w:rPr>
                                <w:noProof/>
                              </w:rPr>
                              <w:t>3</w:t>
                            </w:r>
                            <w:r w:rsidR="00DA73FE">
                              <w:rPr>
                                <w:noProof/>
                              </w:rPr>
                              <w:fldChar w:fldCharType="end"/>
                            </w:r>
                            <w:r>
                              <w:t xml:space="preserve"> Aufbau einer LED-Matrix</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4ACEEA65" w:rsidR="002F635D" w:rsidRPr="00D417D5" w:rsidRDefault="002F635D" w:rsidP="002F635D">
                      <w:pPr>
                        <w:pStyle w:val="Beschriftung"/>
                        <w:rPr>
                          <w:noProof/>
                        </w:rPr>
                      </w:pPr>
                      <w:bookmarkStart w:id="19" w:name="_Toc106142754"/>
                      <w:r>
                        <w:t xml:space="preserve">Abbildung </w:t>
                      </w:r>
                      <w:r w:rsidR="00DA73FE">
                        <w:fldChar w:fldCharType="begin"/>
                      </w:r>
                      <w:r w:rsidR="00DA73FE">
                        <w:instrText xml:space="preserve"> SEQ Abbildung \* ARABIC </w:instrText>
                      </w:r>
                      <w:r w:rsidR="00DA73FE">
                        <w:fldChar w:fldCharType="separate"/>
                      </w:r>
                      <w:r w:rsidR="005856B4">
                        <w:rPr>
                          <w:noProof/>
                        </w:rPr>
                        <w:t>3</w:t>
                      </w:r>
                      <w:r w:rsidR="00DA73FE">
                        <w:rPr>
                          <w:noProof/>
                        </w:rPr>
                        <w:fldChar w:fldCharType="end"/>
                      </w:r>
                      <w:r>
                        <w:t xml:space="preserve"> Aufbau einer LED-Matrix</w:t>
                      </w:r>
                      <w:bookmarkEnd w:id="19"/>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64DA030" w:rsidR="004D5CE7" w:rsidRDefault="00CF3F77" w:rsidP="00094887">
      <w:pPr>
        <w:jc w:val="both"/>
      </w:pPr>
      <w:r>
        <w:t xml:space="preserve">Ebenso gibt es wie in Arrays keine x und y Koordinaten, sondern die einzelnen LEDs, auch Dots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20" w:name="_Toc106143321"/>
      <w:r>
        <w:t>2.2.2 Umsetzung eines Raspberry Hats</w:t>
      </w:r>
      <w:bookmarkEnd w:id="20"/>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sodass dieser Aufbau nicht über Breadboard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2D13BF" w:rsidRPr="00E52E20" w:rsidRDefault="002D13BF" w:rsidP="002D13BF">
                            <w:pPr>
                              <w:pStyle w:val="Beschriftung"/>
                              <w:rPr>
                                <w:noProof/>
                              </w:rPr>
                            </w:pPr>
                            <w:bookmarkStart w:id="21" w:name="_Ref106143253"/>
                            <w:bookmarkStart w:id="22" w:name="_Toc106142755"/>
                            <w:r>
                              <w:t xml:space="preserve">Abbildung </w:t>
                            </w:r>
                            <w:r w:rsidR="00DA73FE">
                              <w:fldChar w:fldCharType="begin"/>
                            </w:r>
                            <w:r w:rsidR="00DA73FE">
                              <w:instrText xml:space="preserve"> SEQ Abbildung \* ARABIC </w:instrText>
                            </w:r>
                            <w:r w:rsidR="00DA73FE">
                              <w:fldChar w:fldCharType="separate"/>
                            </w:r>
                            <w:r w:rsidR="005856B4">
                              <w:rPr>
                                <w:noProof/>
                              </w:rPr>
                              <w:t>4</w:t>
                            </w:r>
                            <w:r w:rsidR="00DA73FE">
                              <w:rPr>
                                <w:noProof/>
                              </w:rPr>
                              <w:fldChar w:fldCharType="end"/>
                            </w:r>
                            <w:bookmarkEnd w:id="21"/>
                            <w:r>
                              <w:t xml:space="preserve"> Schematischer Anschluss LED-Matrix and Raspberry</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0F9AD82B" w:rsidR="002D13BF" w:rsidRPr="00E52E20" w:rsidRDefault="002D13BF" w:rsidP="002D13BF">
                      <w:pPr>
                        <w:pStyle w:val="Beschriftung"/>
                        <w:rPr>
                          <w:noProof/>
                        </w:rPr>
                      </w:pPr>
                      <w:bookmarkStart w:id="23" w:name="_Ref106143253"/>
                      <w:bookmarkStart w:id="24" w:name="_Toc106142755"/>
                      <w:r>
                        <w:t xml:space="preserve">Abbildung </w:t>
                      </w:r>
                      <w:r w:rsidR="00DA73FE">
                        <w:fldChar w:fldCharType="begin"/>
                      </w:r>
                      <w:r w:rsidR="00DA73FE">
                        <w:instrText xml:space="preserve"> SEQ Abbildung \* ARABIC </w:instrText>
                      </w:r>
                      <w:r w:rsidR="00DA73FE">
                        <w:fldChar w:fldCharType="separate"/>
                      </w:r>
                      <w:r w:rsidR="005856B4">
                        <w:rPr>
                          <w:noProof/>
                        </w:rPr>
                        <w:t>4</w:t>
                      </w:r>
                      <w:r w:rsidR="00DA73FE">
                        <w:rPr>
                          <w:noProof/>
                        </w:rPr>
                        <w:fldChar w:fldCharType="end"/>
                      </w:r>
                      <w:bookmarkEnd w:id="23"/>
                      <w:r>
                        <w:t xml:space="preserve"> Schematischer Anschluss LED-Matrix and Raspberry</w:t>
                      </w:r>
                      <w:bookmarkEnd w:id="24"/>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3862030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 xml:space="preserve">Die Anoden, also die Postiven Pins (Hx) wurden über einen </w:t>
      </w:r>
      <w:r w:rsidR="00942E42">
        <w:rPr>
          <w:noProof/>
        </w:rPr>
        <w:lastRenderedPageBreak/>
        <w:t xml:space="preserve">Vorweiderstand zur Strombegrenzung angeschlossen. Die Kathoden, also negativen Pins (Lx) </w:t>
      </w:r>
      <w:r w:rsidR="00094887">
        <w:rPr>
          <w:noProof/>
        </w:rPr>
        <w:t>ebenso</w:t>
      </w:r>
      <w:r w:rsidR="00942E42">
        <w:rPr>
          <w:noProof/>
        </w:rPr>
        <w:t xml:space="preserve"> an einen GPIO Por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D215D" w:rsidRPr="00E1079E" w:rsidRDefault="007D215D" w:rsidP="007D215D">
                            <w:pPr>
                              <w:pStyle w:val="Beschriftung"/>
                              <w:rPr>
                                <w:noProof/>
                              </w:rPr>
                            </w:pPr>
                            <w:bookmarkStart w:id="25" w:name="_Toc106142756"/>
                            <w:r>
                              <w:t xml:space="preserve">Abbildung </w:t>
                            </w:r>
                            <w:r w:rsidR="00DA73FE">
                              <w:fldChar w:fldCharType="begin"/>
                            </w:r>
                            <w:r w:rsidR="00DA73FE">
                              <w:instrText xml:space="preserve"> SEQ Abbildung \* ARABIC </w:instrText>
                            </w:r>
                            <w:r w:rsidR="00DA73FE">
                              <w:fldChar w:fldCharType="separate"/>
                            </w:r>
                            <w:r w:rsidR="005856B4">
                              <w:rPr>
                                <w:noProof/>
                              </w:rPr>
                              <w:t>5</w:t>
                            </w:r>
                            <w:r w:rsidR="00DA73FE">
                              <w:rPr>
                                <w:noProof/>
                              </w:rPr>
                              <w:fldChar w:fldCharType="end"/>
                            </w:r>
                            <w:r>
                              <w:t xml:space="preserve"> Layout Pi Ha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39846F02" w:rsidR="007D215D" w:rsidRPr="00E1079E" w:rsidRDefault="007D215D" w:rsidP="007D215D">
                      <w:pPr>
                        <w:pStyle w:val="Beschriftung"/>
                        <w:rPr>
                          <w:noProof/>
                        </w:rPr>
                      </w:pPr>
                      <w:bookmarkStart w:id="26" w:name="_Toc106142756"/>
                      <w:r>
                        <w:t xml:space="preserve">Abbildung </w:t>
                      </w:r>
                      <w:r w:rsidR="00DA73FE">
                        <w:fldChar w:fldCharType="begin"/>
                      </w:r>
                      <w:r w:rsidR="00DA73FE">
                        <w:instrText xml:space="preserve"> SEQ Abbildung \* ARABIC </w:instrText>
                      </w:r>
                      <w:r w:rsidR="00DA73FE">
                        <w:fldChar w:fldCharType="separate"/>
                      </w:r>
                      <w:r w:rsidR="005856B4">
                        <w:rPr>
                          <w:noProof/>
                        </w:rPr>
                        <w:t>5</w:t>
                      </w:r>
                      <w:r w:rsidR="00DA73FE">
                        <w:rPr>
                          <w:noProof/>
                        </w:rPr>
                        <w:fldChar w:fldCharType="end"/>
                      </w:r>
                      <w:r>
                        <w:t xml:space="preserve"> Layout Pi Hat</w:t>
                      </w:r>
                      <w:bookmarkEnd w:id="26"/>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t xml:space="preserve">2.2.2.3 </w:t>
      </w:r>
      <w:r w:rsidR="006611D0">
        <w:t>Pi-Hat</w:t>
      </w:r>
      <w:r w:rsidR="00955ABB">
        <w:t xml:space="preserve"> PCB</w:t>
      </w:r>
    </w:p>
    <w:p w14:paraId="3AA0BCA9" w14:textId="77777777" w:rsidR="006611D0" w:rsidRPr="006611D0" w:rsidRDefault="006611D0" w:rsidP="006611D0"/>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5856B4" w:rsidRPr="00464243" w:rsidRDefault="005856B4" w:rsidP="005856B4">
                            <w:pPr>
                              <w:pStyle w:val="Beschriftung"/>
                              <w:rPr>
                                <w:noProof/>
                              </w:rPr>
                            </w:pPr>
                            <w:bookmarkStart w:id="27" w:name="_Ref106143173"/>
                            <w:r>
                              <w:t xml:space="preserve">Abbildung </w:t>
                            </w:r>
                            <w:r w:rsidR="00DA73FE">
                              <w:fldChar w:fldCharType="begin"/>
                            </w:r>
                            <w:r w:rsidR="00DA73FE">
                              <w:instrText xml:space="preserve"> SEQ Abbildung \* ARABIC </w:instrText>
                            </w:r>
                            <w:r w:rsidR="00DA73FE">
                              <w:fldChar w:fldCharType="separate"/>
                            </w:r>
                            <w:r>
                              <w:rPr>
                                <w:noProof/>
                              </w:rPr>
                              <w:t>6</w:t>
                            </w:r>
                            <w:r w:rsidR="00DA73FE">
                              <w:rPr>
                                <w:noProof/>
                              </w:rPr>
                              <w:fldChar w:fldCharType="end"/>
                            </w:r>
                            <w:bookmarkEnd w:id="27"/>
                            <w:r>
                              <w:t xml:space="preserve"> PI Hat PCB Rückse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75969BC8" w:rsidR="005856B4" w:rsidRPr="00464243" w:rsidRDefault="005856B4" w:rsidP="005856B4">
                      <w:pPr>
                        <w:pStyle w:val="Beschriftung"/>
                        <w:rPr>
                          <w:noProof/>
                        </w:rPr>
                      </w:pPr>
                      <w:bookmarkStart w:id="28" w:name="_Ref106143173"/>
                      <w:r>
                        <w:t xml:space="preserve">Abbildung </w:t>
                      </w:r>
                      <w:r w:rsidR="00DA73FE">
                        <w:fldChar w:fldCharType="begin"/>
                      </w:r>
                      <w:r w:rsidR="00DA73FE">
                        <w:instrText xml:space="preserve"> SEQ Abbildung \* ARABIC </w:instrText>
                      </w:r>
                      <w:r w:rsidR="00DA73FE">
                        <w:fldChar w:fldCharType="separate"/>
                      </w:r>
                      <w:r>
                        <w:rPr>
                          <w:noProof/>
                        </w:rPr>
                        <w:t>6</w:t>
                      </w:r>
                      <w:r w:rsidR="00DA73FE">
                        <w:rPr>
                          <w:noProof/>
                        </w:rPr>
                        <w:fldChar w:fldCharType="end"/>
                      </w:r>
                      <w:bookmarkEnd w:id="28"/>
                      <w:r>
                        <w:t xml:space="preserve"> PI Hat PCB Rückseite</w:t>
                      </w:r>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5856B4" w:rsidRPr="0062713B" w:rsidRDefault="005856B4" w:rsidP="005856B4">
                            <w:pPr>
                              <w:pStyle w:val="Beschriftung"/>
                              <w:rPr>
                                <w:noProof/>
                              </w:rPr>
                            </w:pPr>
                            <w:bookmarkStart w:id="29" w:name="_Ref106143183"/>
                            <w:r>
                              <w:t xml:space="preserve">Abbildung </w:t>
                            </w:r>
                            <w:r w:rsidR="00DA73FE">
                              <w:fldChar w:fldCharType="begin"/>
                            </w:r>
                            <w:r w:rsidR="00DA73FE">
                              <w:instrText xml:space="preserve"> SEQ </w:instrText>
                            </w:r>
                            <w:r w:rsidR="00DA73FE">
                              <w:instrText xml:space="preserve">Abbildung \* ARABIC </w:instrText>
                            </w:r>
                            <w:r w:rsidR="00DA73FE">
                              <w:fldChar w:fldCharType="separate"/>
                            </w:r>
                            <w:r>
                              <w:rPr>
                                <w:noProof/>
                              </w:rPr>
                              <w:t>7</w:t>
                            </w:r>
                            <w:r w:rsidR="00DA73FE">
                              <w:rPr>
                                <w:noProof/>
                              </w:rPr>
                              <w:fldChar w:fldCharType="end"/>
                            </w:r>
                            <w:bookmarkEnd w:id="29"/>
                            <w:r>
                              <w:t xml:space="preserve"> PI Hat PCB Vorderse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046807BD" w:rsidR="005856B4" w:rsidRPr="0062713B" w:rsidRDefault="005856B4" w:rsidP="005856B4">
                      <w:pPr>
                        <w:pStyle w:val="Beschriftung"/>
                        <w:rPr>
                          <w:noProof/>
                        </w:rPr>
                      </w:pPr>
                      <w:bookmarkStart w:id="30" w:name="_Ref106143183"/>
                      <w:r>
                        <w:t xml:space="preserve">Abbildung </w:t>
                      </w:r>
                      <w:r w:rsidR="00DA73FE">
                        <w:fldChar w:fldCharType="begin"/>
                      </w:r>
                      <w:r w:rsidR="00DA73FE">
                        <w:instrText xml:space="preserve"> SEQ </w:instrText>
                      </w:r>
                      <w:r w:rsidR="00DA73FE">
                        <w:instrText xml:space="preserve">Abbildung \* ARABIC </w:instrText>
                      </w:r>
                      <w:r w:rsidR="00DA73FE">
                        <w:fldChar w:fldCharType="separate"/>
                      </w:r>
                      <w:r>
                        <w:rPr>
                          <w:noProof/>
                        </w:rPr>
                        <w:t>7</w:t>
                      </w:r>
                      <w:r w:rsidR="00DA73FE">
                        <w:rPr>
                          <w:noProof/>
                        </w:rPr>
                        <w:fldChar w:fldCharType="end"/>
                      </w:r>
                      <w:bookmarkEnd w:id="30"/>
                      <w:r>
                        <w:t xml:space="preserve"> PI Hat PCB Vorderseite</w:t>
                      </w:r>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09CBD1B1" w:rsidR="006611D0"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6DD67A4C" w:rsidR="00EB71D7" w:rsidRDefault="00EB71D7" w:rsidP="006A6278"/>
    <w:p w14:paraId="581EA27B" w14:textId="77777777" w:rsidR="00955ABB" w:rsidRDefault="00955ABB" w:rsidP="006A6278"/>
    <w:p w14:paraId="61705B39" w14:textId="77777777" w:rsidR="00EB71D7" w:rsidRDefault="00EB71D7" w:rsidP="006A6278"/>
    <w:p w14:paraId="4B128AA0" w14:textId="6BE6ACD6" w:rsidR="004D5CE7" w:rsidRDefault="003F60EB" w:rsidP="003F60EB">
      <w:pPr>
        <w:pStyle w:val="berschrift1"/>
      </w:pPr>
      <w:bookmarkStart w:id="31" w:name="_Toc106143322"/>
      <w:r>
        <w:t>3. Kernel Driver</w:t>
      </w:r>
      <w:bookmarkEnd w:id="31"/>
    </w:p>
    <w:p w14:paraId="61769205" w14:textId="0DC61543" w:rsidR="003F60EB" w:rsidRDefault="003F60EB" w:rsidP="00955ABB">
      <w:pPr>
        <w:jc w:val="both"/>
      </w:pPr>
    </w:p>
    <w:p w14:paraId="7333CDC7" w14:textId="70C2BFD1"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p>
    <w:p w14:paraId="52828E8C" w14:textId="47E44B33" w:rsidR="00481416" w:rsidRDefault="00777930" w:rsidP="00955ABB">
      <w:pPr>
        <w:jc w:val="both"/>
      </w:pPr>
      <w:r>
        <w:t xml:space="preserve">Laufen diese Module im </w:t>
      </w:r>
      <w:r w:rsidR="00955ABB">
        <w:t>Privilegierten</w:t>
      </w:r>
      <w:r>
        <w:t xml:space="preserve"> Modus, haben diese unbeschränkten z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317C4C8" w:rsidR="001E71DA" w:rsidRDefault="00955ABB" w:rsidP="00955ABB">
      <w:pPr>
        <w:jc w:val="both"/>
      </w:pPr>
      <w:bookmarkStart w:id="32"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user mode), während der Kernel im Kernel-Modus (kernel mode)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32"/>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E71DA">
        <w:t xml:space="preserve"> </w:t>
      </w:r>
    </w:p>
    <w:p w14:paraId="3B451E47" w14:textId="5442A42D" w:rsidR="00481416" w:rsidRDefault="00481416" w:rsidP="00955ABB">
      <w:pPr>
        <w:jc w:val="both"/>
      </w:pPr>
      <w:r>
        <w:t>Eine gute Veranschaulichung liefert hier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955ABB" w:rsidRPr="00040266" w:rsidRDefault="00955ABB" w:rsidP="00955ABB">
                            <w:pPr>
                              <w:pStyle w:val="Beschriftung"/>
                              <w:rPr>
                                <w:noProof/>
                              </w:rPr>
                            </w:pPr>
                            <w:bookmarkStart w:id="33" w:name="_Toc106142759"/>
                            <w:r>
                              <w:t xml:space="preserve">Abbildung </w:t>
                            </w:r>
                            <w:r w:rsidR="00DA73FE">
                              <w:fldChar w:fldCharType="begin"/>
                            </w:r>
                            <w:r w:rsidR="00DA73FE">
                              <w:instrText xml:space="preserve"> SEQ Abbildung \* ARABIC </w:instrText>
                            </w:r>
                            <w:r w:rsidR="00DA73FE">
                              <w:fldChar w:fldCharType="separate"/>
                            </w:r>
                            <w:r w:rsidR="005856B4">
                              <w:rPr>
                                <w:noProof/>
                              </w:rPr>
                              <w:t>8</w:t>
                            </w:r>
                            <w:r w:rsidR="00DA73FE">
                              <w:rPr>
                                <w:noProof/>
                              </w:rPr>
                              <w:fldChar w:fldCharType="end"/>
                            </w:r>
                            <w:r>
                              <w:t xml:space="preserve"> Aufbau Kernel</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4FF6BB08" w:rsidR="00955ABB" w:rsidRPr="00040266" w:rsidRDefault="00955ABB" w:rsidP="00955ABB">
                      <w:pPr>
                        <w:pStyle w:val="Beschriftung"/>
                        <w:rPr>
                          <w:noProof/>
                        </w:rPr>
                      </w:pPr>
                      <w:bookmarkStart w:id="34" w:name="_Toc106142759"/>
                      <w:r>
                        <w:t xml:space="preserve">Abbildung </w:t>
                      </w:r>
                      <w:r w:rsidR="00DA73FE">
                        <w:fldChar w:fldCharType="begin"/>
                      </w:r>
                      <w:r w:rsidR="00DA73FE">
                        <w:instrText xml:space="preserve"> SEQ Abbildung \* ARABIC </w:instrText>
                      </w:r>
                      <w:r w:rsidR="00DA73FE">
                        <w:fldChar w:fldCharType="separate"/>
                      </w:r>
                      <w:r w:rsidR="005856B4">
                        <w:rPr>
                          <w:noProof/>
                        </w:rPr>
                        <w:t>8</w:t>
                      </w:r>
                      <w:r w:rsidR="00DA73FE">
                        <w:rPr>
                          <w:noProof/>
                        </w:rPr>
                        <w:fldChar w:fldCharType="end"/>
                      </w:r>
                      <w:r>
                        <w:t xml:space="preserve"> Aufbau Kernel</w:t>
                      </w:r>
                      <w:bookmarkEnd w:id="34"/>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Application. Wie </w:t>
      </w:r>
      <w:r w:rsidR="001E1430">
        <w:t>genau</w:t>
      </w:r>
      <w:r w:rsidR="00E4188E">
        <w:t xml:space="preserve"> hierbei unser Programm funktioniert wird in </w:t>
      </w:r>
      <w:r w:rsidR="001E1430">
        <w:t>Abschnitt</w:t>
      </w:r>
      <w:r w:rsidR="00E4188E">
        <w:t xml:space="preserve"> 4 näher erklärt.</w:t>
      </w:r>
    </w:p>
    <w:p w14:paraId="20AB7099" w14:textId="1DF0DDA4"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5" w:name="_CTVK0014e6f9f348db24c4f9acc39a877830935"/>
      <w:r w:rsidR="005941F7">
        <w:rPr>
          <w:color w:val="000000"/>
          <w:szCs w:val="24"/>
        </w:rPr>
        <w:t xml:space="preserve">Gleichzeitig hat der Kernel vollen (und möglicherweise nur) Zugriff auf Prozessoren, Geräte und Speicher und weist Benutzerprogrammen Ressourcen (z. B. Prozessorzeit) zu. Darüber </w:t>
      </w:r>
      <w:r w:rsidR="005941F7">
        <w:rPr>
          <w:color w:val="000000"/>
          <w:szCs w:val="24"/>
        </w:rPr>
        <w:lastRenderedPageBreak/>
        <w:t>hinaus ist der Kernel für die Strukturierung von Ressourcen, die Lösung von Zugriffskonflikten, die Virtualisierung von Ressourcen und die Steuerung des Zugriffs auf Dateien und Geräte für Mehrbenutzersysteme verantwortlich</w:t>
      </w:r>
      <w:bookmarkEnd w:id="35"/>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1734C1">
        <w:t xml:space="preserve"> </w:t>
      </w:r>
    </w:p>
    <w:p w14:paraId="23C31CBC" w14:textId="48A5C3DC" w:rsidR="005941F7" w:rsidRDefault="005941F7" w:rsidP="001E1430">
      <w:pPr>
        <w:jc w:val="both"/>
      </w:pPr>
      <w:r>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36" w:name="_Toc106143323"/>
      <w:r>
        <w:t>3.1 Kernel Module für die LED-Matrix</w:t>
      </w:r>
      <w:bookmarkEnd w:id="36"/>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37" w:name="_Ref106143223"/>
      <w:bookmarkStart w:id="38" w:name="_Toc106143324"/>
      <w:r>
        <w:t>3.1.1 Matrix Kontroller</w:t>
      </w:r>
      <w:bookmarkEnd w:id="37"/>
      <w:bookmarkEnd w:id="38"/>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Dots bzw. hier Pixel befinden. Hier kann der State auf 1, also „HIGH/EIN“ oder auf 0, also „LOW/AUS“ gesetzt </w:t>
      </w:r>
      <w:r w:rsidR="00DE57A9">
        <w:t xml:space="preserve">und/oder zurückgegeben </w:t>
      </w:r>
      <w:r>
        <w:t>werden.</w:t>
      </w:r>
    </w:p>
    <w:bookmarkStart w:id="39" w:name="_MON_1716707465"/>
    <w:bookmarkEnd w:id="39"/>
    <w:p w14:paraId="69DF0E51" w14:textId="5537974A" w:rsidR="00927DB6" w:rsidRDefault="00CE6FFC" w:rsidP="00927DB6">
      <w:pPr>
        <w:keepNext/>
      </w:pPr>
      <w:r>
        <w:object w:dxaOrig="9072" w:dyaOrig="3420" w14:anchorId="7DDF3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171pt" o:ole="">
            <v:imagedata r:id="rId26" o:title=""/>
          </v:shape>
          <o:OLEObject Type="Embed" ProgID="Word.OpenDocumentText.12" ShapeID="_x0000_i1025" DrawAspect="Content" ObjectID="_1716821529" r:id="rId27"/>
        </w:object>
      </w:r>
    </w:p>
    <w:p w14:paraId="1241D520" w14:textId="24F72AA8" w:rsidR="00D548D8" w:rsidRDefault="00927DB6" w:rsidP="00927DB6">
      <w:pPr>
        <w:pStyle w:val="Beschriftung"/>
      </w:pPr>
      <w:r>
        <w:t xml:space="preserve">Sourcecode </w:t>
      </w:r>
      <w:r w:rsidR="00DA73FE">
        <w:fldChar w:fldCharType="begin"/>
      </w:r>
      <w:r w:rsidR="00DA73FE">
        <w:instrText xml:space="preserve"> SEQ Sourcecode \* ARABIC </w:instrText>
      </w:r>
      <w:r w:rsidR="00DA73FE">
        <w:fldChar w:fldCharType="separate"/>
      </w:r>
      <w:r w:rsidR="00363DAD">
        <w:rPr>
          <w:noProof/>
        </w:rPr>
        <w:t>1</w:t>
      </w:r>
      <w:r w:rsidR="00DA73FE">
        <w:rPr>
          <w:noProof/>
        </w:rPr>
        <w:fldChar w:fldCharType="end"/>
      </w:r>
      <w:r w:rsidR="004D0DC3">
        <w:t xml:space="preserve">: </w:t>
      </w:r>
      <w:r w:rsidR="00806394">
        <w:t xml:space="preserve">Einzelnen Pixel setzen - </w:t>
      </w:r>
      <w:r w:rsidR="004D0DC3">
        <w:t>./src/kernel_driver/controller/matrix_controller.h</w:t>
      </w:r>
    </w:p>
    <w:bookmarkStart w:id="40" w:name="_MON_1716707957"/>
    <w:bookmarkEnd w:id="40"/>
    <w:p w14:paraId="3F5040B9" w14:textId="58E2DFB9" w:rsidR="00927DB6" w:rsidRDefault="00655DE8" w:rsidP="00655DE8">
      <w:pPr>
        <w:pStyle w:val="Code"/>
      </w:pPr>
      <w:r>
        <w:object w:dxaOrig="9072" w:dyaOrig="3420" w14:anchorId="377ACEDD">
          <v:shape id="_x0000_i1026" type="#_x0000_t75" style="width:453.6pt;height:171pt" o:ole="">
            <v:imagedata r:id="rId28" o:title=""/>
          </v:shape>
          <o:OLEObject Type="Embed" ProgID="Word.OpenDocumentText.12" ShapeID="_x0000_i1026" DrawAspect="Content" ObjectID="_1716821530" r:id="rId29"/>
        </w:object>
      </w:r>
    </w:p>
    <w:p w14:paraId="4E844DC0" w14:textId="013EF841" w:rsidR="00830342" w:rsidRDefault="00927DB6" w:rsidP="00927DB6">
      <w:pPr>
        <w:pStyle w:val="Beschriftung"/>
      </w:pPr>
      <w:r>
        <w:t xml:space="preserve">Sourcecode </w:t>
      </w:r>
      <w:r w:rsidR="00DA73FE">
        <w:fldChar w:fldCharType="begin"/>
      </w:r>
      <w:r w:rsidR="00DA73FE">
        <w:instrText xml:space="preserve"> SEQ Sourcecode \* ARABIC </w:instrText>
      </w:r>
      <w:r w:rsidR="00DA73FE">
        <w:fldChar w:fldCharType="separate"/>
      </w:r>
      <w:r w:rsidR="00363DAD">
        <w:rPr>
          <w:noProof/>
        </w:rPr>
        <w:t>2</w:t>
      </w:r>
      <w:r w:rsidR="00DA73FE">
        <w:rPr>
          <w:noProof/>
        </w:rPr>
        <w:fldChar w:fldCharType="end"/>
      </w:r>
      <w:r w:rsidR="004D0DC3">
        <w:t xml:space="preserve">: </w:t>
      </w:r>
      <w:r w:rsidR="00806394">
        <w:t xml:space="preserve">Status eines einzelnen Pixel erhalten - </w:t>
      </w:r>
      <w:r w:rsidR="004D0DC3">
        <w:t>./src/kernel_driver/controller/matrix_controller.h</w:t>
      </w:r>
    </w:p>
    <w:p w14:paraId="6DF17AE0" w14:textId="12CF939A" w:rsidR="00830342" w:rsidRDefault="00830342">
      <w:pPr>
        <w:spacing w:line="259" w:lineRule="auto"/>
      </w:pPr>
    </w:p>
    <w:p w14:paraId="6ECEF2B1" w14:textId="77777777" w:rsidR="00341777" w:rsidRDefault="00341777">
      <w:pPr>
        <w:spacing w:line="259" w:lineRule="auto"/>
      </w:pPr>
    </w:p>
    <w:bookmarkStart w:id="41" w:name="_MON_1716707373"/>
    <w:bookmarkEnd w:id="41"/>
    <w:p w14:paraId="03182FC7" w14:textId="7F40AA37" w:rsidR="00D548D8" w:rsidRDefault="00D22B7E">
      <w:pPr>
        <w:spacing w:line="259" w:lineRule="auto"/>
      </w:pPr>
      <w:r>
        <w:object w:dxaOrig="9943" w:dyaOrig="495" w14:anchorId="440F7486">
          <v:shape id="_x0000_i1027" type="#_x0000_t75" style="width:497.15pt;height:24.75pt" o:ole="">
            <v:imagedata r:id="rId30" o:title=""/>
          </v:shape>
          <o:OLEObject Type="Embed" ProgID="Word.OpenDocumentText.12" ShapeID="_x0000_i1027" DrawAspect="Content" ObjectID="_1716821531" r:id="rId31"/>
        </w:object>
      </w:r>
    </w:p>
    <w:p w14:paraId="52BDDCE9" w14:textId="6BCFD472" w:rsidR="00937F46" w:rsidRDefault="00937F46" w:rsidP="00937F46">
      <w:pPr>
        <w:pStyle w:val="berschrift3"/>
      </w:pPr>
      <w:bookmarkStart w:id="42" w:name="_Toc106143325"/>
      <w:r>
        <w:t>3.1.2 GPIO Initialisierung</w:t>
      </w:r>
      <w:bookmarkEnd w:id="42"/>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1. Check if the GPIO is valid</w:t>
      </w:r>
    </w:p>
    <w:p w14:paraId="0F979BDC" w14:textId="05FAB60B" w:rsidR="00937F46" w:rsidRPr="00021AAB" w:rsidRDefault="00937F46" w:rsidP="001E1430">
      <w:pPr>
        <w:spacing w:after="0"/>
        <w:jc w:val="both"/>
        <w:rPr>
          <w:lang w:val="en-US"/>
        </w:rPr>
      </w:pPr>
      <w:r w:rsidRPr="005856B4">
        <w:t>2. Request the GPI</w:t>
      </w:r>
      <w:r w:rsidRPr="00021AAB">
        <w:rPr>
          <w:lang w:val="en-US"/>
        </w:rPr>
        <w:t xml:space="preserve">O </w:t>
      </w:r>
    </w:p>
    <w:p w14:paraId="4642F8D3" w14:textId="25E76171" w:rsidR="00937F46" w:rsidRPr="00021AAB" w:rsidRDefault="00937F46" w:rsidP="001E1430">
      <w:pPr>
        <w:spacing w:after="0"/>
        <w:jc w:val="both"/>
        <w:rPr>
          <w:lang w:val="en-US"/>
        </w:rPr>
      </w:pPr>
      <w:r w:rsidRPr="00021AAB">
        <w:rPr>
          <w:lang w:val="en-US"/>
        </w:rPr>
        <w:t>3. Set the direction of the GPIO to output and state when effective</w:t>
      </w:r>
    </w:p>
    <w:p w14:paraId="29167CAA" w14:textId="4F670DA5" w:rsidR="00937F46" w:rsidRPr="00021AAB" w:rsidRDefault="00937F46" w:rsidP="001E1430">
      <w:pPr>
        <w:jc w:val="both"/>
        <w:rPr>
          <w:lang w:val="en-US"/>
        </w:rPr>
      </w:pPr>
      <w:r w:rsidRPr="00021AAB">
        <w:rPr>
          <w:lang w:val="en-US"/>
        </w:rPr>
        <w:t>4. Export the GPIO with no direction change</w:t>
      </w:r>
    </w:p>
    <w:bookmarkStart w:id="43" w:name="_MON_1716708604"/>
    <w:bookmarkEnd w:id="43"/>
    <w:p w14:paraId="26F7A426" w14:textId="5E1DFD0A" w:rsidR="005A4335" w:rsidRDefault="000A3806" w:rsidP="005A4335">
      <w:pPr>
        <w:keepNext/>
      </w:pPr>
      <w:r>
        <w:object w:dxaOrig="9072" w:dyaOrig="7980" w14:anchorId="60C42BDD">
          <v:shape id="_x0000_i1028" type="#_x0000_t75" style="width:453.6pt;height:399pt" o:ole="">
            <v:imagedata r:id="rId32" o:title=""/>
          </v:shape>
          <o:OLEObject Type="Embed" ProgID="Word.OpenDocumentText.12" ShapeID="_x0000_i1028" DrawAspect="Content" ObjectID="_1716821532" r:id="rId33"/>
        </w:object>
      </w:r>
    </w:p>
    <w:p w14:paraId="5D3A3F95" w14:textId="183A7D81" w:rsidR="009255EE" w:rsidRDefault="005A4335" w:rsidP="005A4335">
      <w:pPr>
        <w:pStyle w:val="Beschriftung"/>
      </w:pPr>
      <w:bookmarkStart w:id="44" w:name="_Ref106112398"/>
      <w:r>
        <w:t xml:space="preserve">Sourcecode </w:t>
      </w:r>
      <w:r w:rsidR="00DA73FE">
        <w:fldChar w:fldCharType="begin"/>
      </w:r>
      <w:r w:rsidR="00DA73FE">
        <w:instrText xml:space="preserve"> SEQ Sourcecode \* ARABIC </w:instrText>
      </w:r>
      <w:r w:rsidR="00DA73FE">
        <w:fldChar w:fldCharType="separate"/>
      </w:r>
      <w:r w:rsidR="00363DAD">
        <w:rPr>
          <w:noProof/>
        </w:rPr>
        <w:t>3</w:t>
      </w:r>
      <w:r w:rsidR="00DA73FE">
        <w:rPr>
          <w:noProof/>
        </w:rPr>
        <w:fldChar w:fldCharType="end"/>
      </w:r>
      <w:bookmarkEnd w:id="44"/>
      <w:r>
        <w:t xml:space="preserve">: </w:t>
      </w:r>
      <w:r w:rsidR="00806394">
        <w:t xml:space="preserve">Initialisierung der High Treiber - </w:t>
      </w:r>
      <w:r>
        <w:t>./src/kernel_driver/gpio_inits/gpio_init.h</w:t>
      </w:r>
    </w:p>
    <w:p w14:paraId="616EF91F" w14:textId="7958027C" w:rsidR="000A3806" w:rsidRDefault="000A3806" w:rsidP="000A3806"/>
    <w:p w14:paraId="40644249" w14:textId="21C71B24" w:rsidR="000A3806" w:rsidRDefault="000A3806" w:rsidP="000A3806"/>
    <w:p w14:paraId="6E68F14B" w14:textId="39CD503E" w:rsidR="006D1692" w:rsidRDefault="006D1692" w:rsidP="000A3806"/>
    <w:p w14:paraId="148C223C" w14:textId="5F0A04C1" w:rsidR="00654524" w:rsidRDefault="00654524" w:rsidP="000A3806"/>
    <w:p w14:paraId="1E65395B" w14:textId="77777777" w:rsidR="00654524" w:rsidRPr="000A3806" w:rsidRDefault="00654524" w:rsidP="000A3806"/>
    <w:p w14:paraId="70A778F9" w14:textId="539197BE" w:rsidR="00937F46" w:rsidRDefault="00937F46" w:rsidP="00937F46">
      <w:pPr>
        <w:pStyle w:val="berschrift3"/>
      </w:pPr>
      <w:bookmarkStart w:id="45" w:name="_Toc106143326"/>
      <w:r>
        <w:t>3.1.3 I/O Controll</w:t>
      </w:r>
      <w:bookmarkEnd w:id="45"/>
    </w:p>
    <w:p w14:paraId="13772759" w14:textId="77777777" w:rsidR="006D00EB" w:rsidRPr="006D00EB" w:rsidRDefault="006D00EB" w:rsidP="006D00EB"/>
    <w:p w14:paraId="414226B4" w14:textId="7CFF6871" w:rsidR="005941F7" w:rsidRDefault="006D00EB" w:rsidP="001E1430">
      <w:pPr>
        <w:jc w:val="both"/>
      </w:pPr>
      <w:bookmarkStart w:id="46"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 Praktische Beispiele sind die Lautstärkeregelung für Audiogeräte oder in unserem Fall die Anzeigekonfiguration der LED-Matri</w:t>
      </w:r>
      <w:bookmarkEnd w:id="46"/>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defines für die Commands der LED-Matrix.</w:t>
      </w:r>
    </w:p>
    <w:bookmarkStart w:id="47" w:name="_MON_1716723946"/>
    <w:bookmarkEnd w:id="47"/>
    <w:p w14:paraId="06B545DA" w14:textId="77777777" w:rsidR="000727FC" w:rsidRDefault="000727FC" w:rsidP="000727FC">
      <w:pPr>
        <w:keepNext/>
      </w:pPr>
      <w:r>
        <w:object w:dxaOrig="9072" w:dyaOrig="2850" w14:anchorId="1ECB2F2A">
          <v:shape id="_x0000_i1029" type="#_x0000_t75" style="width:453.6pt;height:142.5pt" o:ole="">
            <v:imagedata r:id="rId34" o:title=""/>
          </v:shape>
          <o:OLEObject Type="Embed" ProgID="Word.Document.12" ShapeID="_x0000_i1029" DrawAspect="Content" ObjectID="_1716821533" r:id="rId35">
            <o:FieldCodes>\s</o:FieldCodes>
          </o:OLEObject>
        </w:object>
      </w:r>
    </w:p>
    <w:p w14:paraId="08FE6AA3" w14:textId="3FE1E8C0" w:rsidR="006D00EB" w:rsidRDefault="000727FC" w:rsidP="000727FC">
      <w:pPr>
        <w:pStyle w:val="Beschriftung"/>
      </w:pPr>
      <w:r>
        <w:t xml:space="preserve">Sourcecode </w:t>
      </w:r>
      <w:r w:rsidR="00DA73FE">
        <w:fldChar w:fldCharType="begin"/>
      </w:r>
      <w:r w:rsidR="00DA73FE">
        <w:instrText xml:space="preserve"> SEQ Sourcecode \* ARABIC </w:instrText>
      </w:r>
      <w:r w:rsidR="00DA73FE">
        <w:fldChar w:fldCharType="separate"/>
      </w:r>
      <w:r w:rsidR="00363DAD">
        <w:rPr>
          <w:noProof/>
        </w:rPr>
        <w:t>4</w:t>
      </w:r>
      <w:r w:rsidR="00DA73FE">
        <w:rPr>
          <w:noProof/>
        </w:rPr>
        <w:fldChar w:fldCharType="end"/>
      </w:r>
      <w:r>
        <w:t xml:space="preserve">: </w:t>
      </w:r>
      <w:r w:rsidR="003619E8">
        <w:t xml:space="preserve">Eigene Typedefs für vereinfachung des Codes - </w:t>
      </w:r>
      <w:r>
        <w:t>./src/kernel_driver/ioct_cmd.h</w:t>
      </w:r>
    </w:p>
    <w:p w14:paraId="45A2D08C" w14:textId="7D20A3E3" w:rsidR="006D00EB" w:rsidRDefault="006D00EB" w:rsidP="006A6278"/>
    <w:bookmarkStart w:id="48" w:name="_MON_1716723984"/>
    <w:bookmarkEnd w:id="48"/>
    <w:p w14:paraId="1300BB4B" w14:textId="77777777" w:rsidR="000727FC" w:rsidRDefault="000727FC" w:rsidP="000727FC">
      <w:pPr>
        <w:keepNext/>
      </w:pPr>
      <w:r>
        <w:object w:dxaOrig="9072" w:dyaOrig="2280" w14:anchorId="6A6136A9">
          <v:shape id="_x0000_i1030" type="#_x0000_t75" style="width:453.6pt;height:114pt" o:ole="">
            <v:imagedata r:id="rId36" o:title=""/>
          </v:shape>
          <o:OLEObject Type="Embed" ProgID="Word.Document.12" ShapeID="_x0000_i1030" DrawAspect="Content" ObjectID="_1716821534" r:id="rId37">
            <o:FieldCodes>\s</o:FieldCodes>
          </o:OLEObject>
        </w:object>
      </w:r>
    </w:p>
    <w:p w14:paraId="683C48C7" w14:textId="6AC05EDB" w:rsidR="000727FC" w:rsidRPr="00021AAB" w:rsidRDefault="000727FC" w:rsidP="000727FC">
      <w:pPr>
        <w:pStyle w:val="Beschriftung"/>
        <w:rPr>
          <w:lang w:val="en-US"/>
        </w:rPr>
      </w:pPr>
      <w:r w:rsidRPr="00021AAB">
        <w:rPr>
          <w:lang w:val="en-US"/>
        </w:rPr>
        <w:t xml:space="preserve">Sourcecode </w:t>
      </w:r>
      <w:r>
        <w:fldChar w:fldCharType="begin"/>
      </w:r>
      <w:r w:rsidRPr="00021AAB">
        <w:rPr>
          <w:lang w:val="en-US"/>
        </w:rPr>
        <w:instrText xml:space="preserve"> SEQ Sourcecode \* ARABIC </w:instrText>
      </w:r>
      <w:r>
        <w:fldChar w:fldCharType="separate"/>
      </w:r>
      <w:r w:rsidR="00363DAD" w:rsidRPr="00021AAB">
        <w:rPr>
          <w:noProof/>
          <w:lang w:val="en-US"/>
        </w:rPr>
        <w:t>5</w:t>
      </w:r>
      <w:r>
        <w:fldChar w:fldCharType="end"/>
      </w:r>
      <w:r w:rsidRPr="00021AAB">
        <w:rPr>
          <w:lang w:val="en-US"/>
        </w:rPr>
        <w:t xml:space="preserve">: </w:t>
      </w:r>
      <w:r w:rsidR="007D7A70" w:rsidRPr="00021AAB">
        <w:rPr>
          <w:lang w:val="en-US"/>
        </w:rPr>
        <w:t xml:space="preserve">IOCT Kommandos - </w:t>
      </w:r>
      <w:r w:rsidRPr="00021AAB">
        <w:rPr>
          <w:lang w:val="en-US"/>
        </w:rPr>
        <w:t>./src/kernel_driver/ioct_cmd.h</w:t>
      </w:r>
    </w:p>
    <w:p w14:paraId="47A54EEE" w14:textId="4533616A" w:rsidR="000727FC" w:rsidRPr="00021AAB" w:rsidRDefault="000727FC" w:rsidP="006A6278">
      <w:pPr>
        <w:rPr>
          <w:lang w:val="en-US"/>
        </w:rPr>
      </w:pPr>
    </w:p>
    <w:p w14:paraId="5F2D008A" w14:textId="77777777" w:rsidR="000727FC" w:rsidRPr="00021AAB" w:rsidRDefault="000727FC">
      <w:pPr>
        <w:spacing w:line="259" w:lineRule="auto"/>
        <w:rPr>
          <w:lang w:val="en-US"/>
        </w:rPr>
      </w:pPr>
      <w:r w:rsidRPr="00021AAB">
        <w:rPr>
          <w:lang w:val="en-US"/>
        </w:rPr>
        <w:br w:type="page"/>
      </w:r>
    </w:p>
    <w:p w14:paraId="316AEEAC" w14:textId="38123F36" w:rsidR="006D00EB" w:rsidRDefault="00C20DBC" w:rsidP="00C20DBC">
      <w:pPr>
        <w:pStyle w:val="berschrift3"/>
      </w:pPr>
      <w:bookmarkStart w:id="49" w:name="_Toc106143327"/>
      <w:r>
        <w:lastRenderedPageBreak/>
        <w:t xml:space="preserve">3.1.4 </w:t>
      </w:r>
      <w:r w:rsidR="00CD5037">
        <w:t>LED-Matrix</w:t>
      </w:r>
      <w:r>
        <w:t xml:space="preserve"> Treiber</w:t>
      </w:r>
      <w:bookmarkEnd w:id="49"/>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bookmarkStart w:id="50" w:name="_MON_1716724293"/>
    <w:bookmarkEnd w:id="50"/>
    <w:p w14:paraId="637281D9" w14:textId="77777777" w:rsidR="00507188" w:rsidRDefault="00507188" w:rsidP="00507188">
      <w:pPr>
        <w:keepNext/>
        <w:jc w:val="both"/>
      </w:pPr>
      <w:r>
        <w:object w:dxaOrig="9072" w:dyaOrig="2850" w14:anchorId="312C3409">
          <v:shape id="_x0000_i1031" type="#_x0000_t75" style="width:453.6pt;height:142.5pt" o:ole="">
            <v:imagedata r:id="rId38" o:title=""/>
          </v:shape>
          <o:OLEObject Type="Embed" ProgID="Word.Document.12" ShapeID="_x0000_i1031" DrawAspect="Content" ObjectID="_1716821535" r:id="rId39">
            <o:FieldCodes>\s</o:FieldCodes>
          </o:OLEObject>
        </w:object>
      </w:r>
    </w:p>
    <w:p w14:paraId="1D083CCD" w14:textId="4B36CF62" w:rsidR="00CD5037" w:rsidRDefault="00507188" w:rsidP="00507188">
      <w:pPr>
        <w:pStyle w:val="Beschriftung"/>
        <w:jc w:val="both"/>
      </w:pPr>
      <w:r>
        <w:t xml:space="preserve">Sourcecode </w:t>
      </w:r>
      <w:r w:rsidR="00DA73FE">
        <w:fldChar w:fldCharType="begin"/>
      </w:r>
      <w:r w:rsidR="00DA73FE">
        <w:instrText xml:space="preserve"> SEQ Sourceco</w:instrText>
      </w:r>
      <w:r w:rsidR="00DA73FE">
        <w:instrText xml:space="preserve">de \* ARABIC </w:instrText>
      </w:r>
      <w:r w:rsidR="00DA73FE">
        <w:fldChar w:fldCharType="separate"/>
      </w:r>
      <w:r w:rsidR="00363DAD">
        <w:rPr>
          <w:noProof/>
        </w:rPr>
        <w:t>6</w:t>
      </w:r>
      <w:r w:rsidR="00DA73FE">
        <w:rPr>
          <w:noProof/>
        </w:rPr>
        <w:fldChar w:fldCharType="end"/>
      </w:r>
      <w:r>
        <w:t xml:space="preserve">: </w:t>
      </w:r>
      <w:r w:rsidR="00F156AE">
        <w:t>Prot</w:t>
      </w:r>
      <w:r w:rsidR="00F13E25">
        <w:t>o</w:t>
      </w:r>
      <w:r w:rsidR="00F156AE">
        <w:t xml:space="preserve">ypen </w:t>
      </w:r>
      <w:r w:rsidR="00C15916">
        <w:t>-</w:t>
      </w:r>
      <w:r w:rsidR="00F156AE">
        <w:t xml:space="preserve"> Funktionen der Hauptdatei - </w:t>
      </w:r>
      <w:r>
        <w:t>./src/kernel_driver/led_matrix_driver.h</w:t>
      </w:r>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r w:rsidR="001E1430">
        <w:t>init/</w:t>
      </w:r>
      <w:r w:rsidR="0028073F">
        <w:t>exit</w:t>
      </w:r>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Device read</w:t>
      </w:r>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bookmarkStart w:id="51" w:name="_MON_1716725083"/>
    <w:bookmarkEnd w:id="51"/>
    <w:p w14:paraId="05805A81" w14:textId="121B7A02" w:rsidR="00957CA2" w:rsidRDefault="009D2779" w:rsidP="00957CA2">
      <w:pPr>
        <w:keepNext/>
      </w:pPr>
      <w:r>
        <w:object w:dxaOrig="8792" w:dyaOrig="8550" w14:anchorId="26501B32">
          <v:shape id="_x0000_i1032" type="#_x0000_t75" style="width:439.6pt;height:427.5pt" o:ole="">
            <v:imagedata r:id="rId40" o:title=""/>
          </v:shape>
          <o:OLEObject Type="Embed" ProgID="Word.Document.12" ShapeID="_x0000_i1032" DrawAspect="Content" ObjectID="_1716821536" r:id="rId41">
            <o:FieldCodes>\s</o:FieldCodes>
          </o:OLEObject>
        </w:object>
      </w:r>
    </w:p>
    <w:p w14:paraId="0E79B5DF" w14:textId="51F0095D" w:rsidR="00E57EE5" w:rsidRPr="00021AAB" w:rsidRDefault="00957CA2" w:rsidP="00EF0B44">
      <w:pPr>
        <w:pStyle w:val="Beschriftung"/>
        <w:rPr>
          <w:lang w:val="en-US"/>
        </w:rPr>
      </w:pPr>
      <w:bookmarkStart w:id="52" w:name="_Ref106112799"/>
      <w:r w:rsidRPr="00021AAB">
        <w:rPr>
          <w:lang w:val="en-US"/>
        </w:rPr>
        <w:t xml:space="preserve">Sourcecode </w:t>
      </w:r>
      <w:r>
        <w:fldChar w:fldCharType="begin"/>
      </w:r>
      <w:r w:rsidRPr="00021AAB">
        <w:rPr>
          <w:lang w:val="en-US"/>
        </w:rPr>
        <w:instrText xml:space="preserve"> SEQ Sourcecode \* ARABIC </w:instrText>
      </w:r>
      <w:r>
        <w:fldChar w:fldCharType="separate"/>
      </w:r>
      <w:r w:rsidR="00363DAD" w:rsidRPr="00021AAB">
        <w:rPr>
          <w:noProof/>
          <w:lang w:val="en-US"/>
        </w:rPr>
        <w:t>7</w:t>
      </w:r>
      <w:r>
        <w:fldChar w:fldCharType="end"/>
      </w:r>
      <w:bookmarkEnd w:id="52"/>
      <w:r w:rsidRPr="00021AAB">
        <w:rPr>
          <w:lang w:val="en-US"/>
        </w:rPr>
        <w:t>: Device-Read Zugriff Funktion - ./src/kernel_driver</w:t>
      </w:r>
      <w:r w:rsidR="00EF0B44" w:rsidRPr="00021AAB">
        <w:rPr>
          <w:lang w:val="en-US"/>
        </w:rPr>
        <w:t>/</w:t>
      </w:r>
      <w:r w:rsidRPr="00021AAB">
        <w:rPr>
          <w:lang w:val="en-US"/>
        </w:rPr>
        <w:t>led_matrix_driver.c</w:t>
      </w:r>
    </w:p>
    <w:p w14:paraId="34E36787" w14:textId="1973E736" w:rsidR="00CF04D4" w:rsidRDefault="00CF04D4" w:rsidP="001E1430">
      <w:pPr>
        <w:jc w:val="both"/>
      </w:pPr>
      <w:r>
        <w:t>Dasselbige mit der Funktion auf das Device zu schreiben</w:t>
      </w:r>
      <w:r w:rsidR="001E1430">
        <w:t>.</w:t>
      </w:r>
    </w:p>
    <w:bookmarkStart w:id="53" w:name="_MON_1716725904"/>
    <w:bookmarkEnd w:id="53"/>
    <w:p w14:paraId="094454BA" w14:textId="77777777" w:rsidR="00EF0B44" w:rsidRDefault="00B4040C" w:rsidP="00EF0B44">
      <w:pPr>
        <w:keepNext/>
      </w:pPr>
      <w:r>
        <w:object w:dxaOrig="9072" w:dyaOrig="3990" w14:anchorId="1D1062A3">
          <v:shape id="_x0000_i1033" type="#_x0000_t75" style="width:453.6pt;height:199.5pt" o:ole="">
            <v:imagedata r:id="rId42" o:title=""/>
          </v:shape>
          <o:OLEObject Type="Embed" ProgID="Word.Document.12" ShapeID="_x0000_i1033" DrawAspect="Content" ObjectID="_1716821537" r:id="rId43">
            <o:FieldCodes>\s</o:FieldCodes>
          </o:OLEObject>
        </w:object>
      </w:r>
    </w:p>
    <w:p w14:paraId="4870CCA2" w14:textId="3E03A21C" w:rsidR="00CF04D4" w:rsidRDefault="00EF0B44" w:rsidP="00EF0B44">
      <w:pPr>
        <w:pStyle w:val="Beschriftung"/>
      </w:pPr>
      <w:r>
        <w:t xml:space="preserve">Sourcecode </w:t>
      </w:r>
      <w:r w:rsidR="00DA73FE">
        <w:fldChar w:fldCharType="begin"/>
      </w:r>
      <w:r w:rsidR="00DA73FE">
        <w:instrText xml:space="preserve"> SEQ Sourcecode \* ARABIC </w:instrText>
      </w:r>
      <w:r w:rsidR="00DA73FE">
        <w:fldChar w:fldCharType="separate"/>
      </w:r>
      <w:r w:rsidR="00363DAD">
        <w:rPr>
          <w:noProof/>
        </w:rPr>
        <w:t>8</w:t>
      </w:r>
      <w:r w:rsidR="00DA73FE">
        <w:rPr>
          <w:noProof/>
        </w:rPr>
        <w:fldChar w:fldCharType="end"/>
      </w:r>
      <w:r>
        <w:t>: Schreiben in den Treiber - ./</w:t>
      </w:r>
      <w:r w:rsidRPr="000E5FA2">
        <w:t>src</w:t>
      </w:r>
      <w:r>
        <w:t>/</w:t>
      </w:r>
      <w:r w:rsidRPr="000E5FA2">
        <w:t>kernel_driver</w:t>
      </w:r>
      <w:r>
        <w:t>/</w:t>
      </w:r>
      <w:r w:rsidRPr="000E5FA2">
        <w:t>led_matrix_driver.c</w:t>
      </w:r>
    </w:p>
    <w:p w14:paraId="2555C032" w14:textId="7661D33C" w:rsidR="00B04E39" w:rsidRDefault="00B04E39" w:rsidP="001E1430">
      <w:pPr>
        <w:jc w:val="both"/>
      </w:pPr>
      <w:r>
        <w:lastRenderedPageBreak/>
        <w:t>Im Vorletzten Schritt mussten nun noch die IO-</w:t>
      </w:r>
      <w:r w:rsidR="001E1430">
        <w:t>Controll</w:t>
      </w:r>
      <w:r>
        <w:t xml:space="preserve"> Operationen </w:t>
      </w:r>
      <w:r w:rsidR="00FA3086">
        <w:t>programmiert</w:t>
      </w:r>
      <w:r>
        <w:t xml:space="preserve"> werden</w:t>
      </w:r>
      <w:r w:rsidR="001E1430">
        <w:t>.</w:t>
      </w:r>
    </w:p>
    <w:bookmarkStart w:id="54" w:name="_MON_1716726854"/>
    <w:bookmarkEnd w:id="54"/>
    <w:p w14:paraId="640A3407" w14:textId="77777777" w:rsidR="009D2779" w:rsidRDefault="00B4040C" w:rsidP="009D2779">
      <w:pPr>
        <w:keepNext/>
      </w:pPr>
      <w:r>
        <w:object w:dxaOrig="9072" w:dyaOrig="7980" w14:anchorId="5F4C459E">
          <v:shape id="_x0000_i1034" type="#_x0000_t75" style="width:453.6pt;height:399pt" o:ole="">
            <v:imagedata r:id="rId44" o:title=""/>
          </v:shape>
          <o:OLEObject Type="Embed" ProgID="Word.Document.12" ShapeID="_x0000_i1034" DrawAspect="Content" ObjectID="_1716821538" r:id="rId45">
            <o:FieldCodes>\s</o:FieldCodes>
          </o:OLEObject>
        </w:object>
      </w:r>
    </w:p>
    <w:p w14:paraId="5005D00D" w14:textId="541036DB" w:rsidR="00B04E39" w:rsidRPr="00021AAB" w:rsidRDefault="009D2779" w:rsidP="009D2779">
      <w:pPr>
        <w:pStyle w:val="Beschriftung"/>
        <w:rPr>
          <w:lang w:val="en-US"/>
        </w:rPr>
      </w:pPr>
      <w:r w:rsidRPr="00021AAB">
        <w:rPr>
          <w:lang w:val="en-US"/>
        </w:rPr>
        <w:t xml:space="preserve">Sourcecode </w:t>
      </w:r>
      <w:r>
        <w:fldChar w:fldCharType="begin"/>
      </w:r>
      <w:r w:rsidRPr="00021AAB">
        <w:rPr>
          <w:lang w:val="en-US"/>
        </w:rPr>
        <w:instrText xml:space="preserve"> SEQ Sourcecode \* ARABIC </w:instrText>
      </w:r>
      <w:r>
        <w:fldChar w:fldCharType="separate"/>
      </w:r>
      <w:r w:rsidR="00363DAD" w:rsidRPr="00021AAB">
        <w:rPr>
          <w:noProof/>
          <w:lang w:val="en-US"/>
        </w:rPr>
        <w:t>9</w:t>
      </w:r>
      <w:r>
        <w:fldChar w:fldCharType="end"/>
      </w:r>
      <w:r w:rsidRPr="00021AAB">
        <w:rPr>
          <w:lang w:val="en-US"/>
        </w:rPr>
        <w:t>: IOCT Kommandos - ./src/kernel_driver/led_matrix_driver.c</w:t>
      </w:r>
    </w:p>
    <w:p w14:paraId="7998BA82" w14:textId="776EB66B" w:rsidR="00B4040C" w:rsidRPr="00021AAB" w:rsidRDefault="00B4040C" w:rsidP="006A6278">
      <w:pPr>
        <w:rPr>
          <w:lang w:val="en-US"/>
        </w:rPr>
      </w:pPr>
    </w:p>
    <w:p w14:paraId="6D592007" w14:textId="5791B4CD" w:rsidR="00B4040C" w:rsidRPr="00021AAB" w:rsidRDefault="00B4040C">
      <w:pPr>
        <w:spacing w:line="259" w:lineRule="auto"/>
        <w:rPr>
          <w:lang w:val="en-US"/>
        </w:rPr>
      </w:pPr>
      <w:r w:rsidRPr="00021AAB">
        <w:rPr>
          <w:lang w:val="en-US"/>
        </w:rPr>
        <w:br w:type="page"/>
      </w:r>
    </w:p>
    <w:p w14:paraId="0442CF4A" w14:textId="7B8F568E" w:rsidR="003F60EB" w:rsidRDefault="003F60EB" w:rsidP="003F60EB">
      <w:pPr>
        <w:pStyle w:val="berschrift2"/>
      </w:pPr>
      <w:bookmarkStart w:id="55" w:name="_Toc106143328"/>
      <w:r>
        <w:lastRenderedPageBreak/>
        <w:t>3.</w:t>
      </w:r>
      <w:r w:rsidR="00B04E39">
        <w:t xml:space="preserve">2 </w:t>
      </w:r>
      <w:r>
        <w:t>Makefile</w:t>
      </w:r>
      <w:bookmarkEnd w:id="55"/>
    </w:p>
    <w:p w14:paraId="72FDB936" w14:textId="6A4E24A3" w:rsidR="00B04E39" w:rsidRDefault="00B04E39" w:rsidP="00FA3086">
      <w:pPr>
        <w:jc w:val="both"/>
      </w:pPr>
    </w:p>
    <w:p w14:paraId="52E062C5" w14:textId="59F47B8C" w:rsidR="00823715" w:rsidRDefault="00823715" w:rsidP="00FA3086">
      <w:pPr>
        <w:jc w:val="both"/>
      </w:pPr>
      <w:bookmarkStart w:id="56" w:name="_CTVK001acf763654d524c40ad059c5d10f63076"/>
      <w:r>
        <w:rPr>
          <w:color w:val="000000"/>
          <w:szCs w:val="24"/>
        </w:rPr>
        <w:t xml:space="preserve">Ein Makefil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Ziel«) und wie es es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56"/>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Makefile wird ein Kernel Objekt erzeugt, </w:t>
      </w:r>
      <w:r w:rsidR="000B319A">
        <w:t>sowie</w:t>
      </w:r>
      <w:r>
        <w:t xml:space="preserve"> in dem </w:t>
      </w:r>
      <w:r w:rsidR="000B319A">
        <w:t>Directory</w:t>
      </w:r>
      <w:r>
        <w:t xml:space="preserve"> </w:t>
      </w:r>
      <w:r w:rsidR="000B319A">
        <w:t>gebildet</w:t>
      </w:r>
      <w:r>
        <w:t xml:space="preserve">. Zusätzlich wird eine Compiling flag verwendet, um den Treiber mit dem C99 </w:t>
      </w:r>
      <w:r w:rsidR="000B319A">
        <w:t>Standard</w:t>
      </w:r>
      <w:r>
        <w:t xml:space="preserve"> </w:t>
      </w:r>
      <w:r w:rsidR="00FA3086">
        <w:t>z</w:t>
      </w:r>
      <w:r>
        <w:t xml:space="preserve">u Kompilieren, damit </w:t>
      </w:r>
      <w:r w:rsidR="000B319A">
        <w:t>for</w:t>
      </w:r>
      <w:r w:rsidR="001F793F">
        <w:t>-</w:t>
      </w:r>
      <w:r w:rsidR="000B319A">
        <w:t>schleifen verwendet werden können, welche unter der standardmäßigen C90 Kompilierung nicht verwendbar sind.</w:t>
      </w:r>
    </w:p>
    <w:p w14:paraId="6CF7B3A3" w14:textId="2085F019"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make ohne Target lediglich das Kernel </w:t>
      </w:r>
      <w:r w:rsidR="001F793F">
        <w:t>Objekt</w:t>
      </w:r>
      <w:r>
        <w:t xml:space="preserve"> Bildet. Clean löscht dabei alle temporär </w:t>
      </w:r>
      <w:r w:rsidR="001F793F">
        <w:t>erstellten</w:t>
      </w:r>
      <w:r>
        <w:t xml:space="preserve"> Dateien.  Disclean cleant die </w:t>
      </w:r>
      <w:r w:rsidR="001F793F">
        <w:t>temporären</w:t>
      </w:r>
      <w:r>
        <w:t xml:space="preserve"> Dateien, </w:t>
      </w:r>
      <w:r w:rsidR="001F793F">
        <w:t>sowie</w:t>
      </w:r>
      <w:r>
        <w:t xml:space="preserve"> das Kernel Objekt. Install </w:t>
      </w:r>
      <w:r w:rsidR="00FA3086">
        <w:t>kompiliert</w:t>
      </w:r>
      <w:r>
        <w:t xml:space="preserve"> die Module, ruft clean auf und installiert das Modul mit insmod. Dieser Befehl muss mit </w:t>
      </w:r>
      <w:r w:rsidR="001F793F">
        <w:t>$sudo ausgeführt werden, da es die Berechtigung benötigt Kernel Objekte zu löschen, nachdem diese in den Kernel hineingeladen wurden</w:t>
      </w:r>
      <w:r w:rsidR="000050AC">
        <w:t xml:space="preserve"> und auch Kernel Objekte Laden möchte</w:t>
      </w:r>
      <w:r w:rsidR="001F793F">
        <w:t>.</w:t>
      </w:r>
    </w:p>
    <w:bookmarkStart w:id="57" w:name="_MON_1716727218"/>
    <w:bookmarkEnd w:id="57"/>
    <w:p w14:paraId="6E8EACBE" w14:textId="77777777" w:rsidR="00363DAD" w:rsidRDefault="00B4040C" w:rsidP="00363DAD">
      <w:pPr>
        <w:keepNext/>
      </w:pPr>
      <w:r>
        <w:object w:dxaOrig="9072" w:dyaOrig="5415" w14:anchorId="36B07B17">
          <v:shape id="_x0000_i1035" type="#_x0000_t75" style="width:453.6pt;height:270.75pt" o:ole="">
            <v:imagedata r:id="rId46" o:title=""/>
          </v:shape>
          <o:OLEObject Type="Embed" ProgID="Word.Document.12" ShapeID="_x0000_i1035" DrawAspect="Content" ObjectID="_1716821539" r:id="rId47">
            <o:FieldCodes>\s</o:FieldCodes>
          </o:OLEObject>
        </w:object>
      </w:r>
    </w:p>
    <w:p w14:paraId="1208E760" w14:textId="6E7B0AE9" w:rsidR="005814B6" w:rsidRPr="00021AAB" w:rsidRDefault="00363DAD" w:rsidP="00363DAD">
      <w:pPr>
        <w:pStyle w:val="Beschriftung"/>
      </w:pPr>
      <w:r w:rsidRPr="00021AAB">
        <w:t xml:space="preserve">Sourcecode </w:t>
      </w:r>
      <w:r>
        <w:fldChar w:fldCharType="begin"/>
      </w:r>
      <w:r w:rsidRPr="00021AAB">
        <w:instrText xml:space="preserve"> SEQ Sourcecode \* ARABIC </w:instrText>
      </w:r>
      <w:r>
        <w:fldChar w:fldCharType="separate"/>
      </w:r>
      <w:r w:rsidRPr="00021AAB">
        <w:rPr>
          <w:noProof/>
        </w:rPr>
        <w:t>10</w:t>
      </w:r>
      <w:r>
        <w:fldChar w:fldCharType="end"/>
      </w:r>
      <w:r w:rsidRPr="00021AAB">
        <w:t>: Makefile Targets - ./src/kernel_driver/Makefile</w:t>
      </w:r>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77777777" w:rsidR="004D5CE7" w:rsidRDefault="00D31618" w:rsidP="00D31618">
      <w:pPr>
        <w:pStyle w:val="berschrift1"/>
      </w:pPr>
      <w:bookmarkStart w:id="58" w:name="_Toc106143329"/>
      <w:r>
        <w:t>4. User App</w:t>
      </w:r>
      <w:bookmarkEnd w:id="58"/>
    </w:p>
    <w:p w14:paraId="30BE3BAF" w14:textId="74FA94A7" w:rsidR="004D5CE7" w:rsidRDefault="004D5CE7" w:rsidP="006A6278"/>
    <w:p w14:paraId="168C1FE1" w14:textId="07AE60D4" w:rsidR="0073770E" w:rsidRDefault="001F793F" w:rsidP="00FA3086">
      <w:pPr>
        <w:jc w:val="both"/>
      </w:pPr>
      <w:r>
        <w:t xml:space="preserve">Die User App, bzw. Benutzer Application,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bookmarkStart w:id="59" w:name="_Toc106143330"/>
      <w:r>
        <w:t>4.1 User App Funktionen</w:t>
      </w:r>
      <w:bookmarkEnd w:id="59"/>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r w:rsidRPr="00021AAB">
              <w:rPr>
                <w:sz w:val="16"/>
                <w:szCs w:val="16"/>
              </w:rPr>
              <w:t>void led_set_all(uint8_t state) {</w:t>
            </w:r>
          </w:p>
          <w:p w14:paraId="4B7A1526" w14:textId="77777777" w:rsidR="00411112" w:rsidRPr="00021AAB" w:rsidRDefault="00411112" w:rsidP="00411112">
            <w:pPr>
              <w:rPr>
                <w:sz w:val="16"/>
                <w:szCs w:val="16"/>
              </w:rPr>
            </w:pPr>
            <w:r w:rsidRPr="00021AAB">
              <w:rPr>
                <w:sz w:val="16"/>
                <w:szCs w:val="16"/>
              </w:rPr>
              <w:t xml:space="preserve">    for(int i = 0; i &lt;= DIMENSIONS.rows; i++) {</w:t>
            </w:r>
          </w:p>
          <w:p w14:paraId="258A3F01" w14:textId="77777777" w:rsidR="00411112" w:rsidRPr="00021AAB" w:rsidRDefault="00411112" w:rsidP="00411112">
            <w:pPr>
              <w:rPr>
                <w:sz w:val="16"/>
                <w:szCs w:val="16"/>
              </w:rPr>
            </w:pPr>
            <w:r w:rsidRPr="00021AAB">
              <w:rPr>
                <w:sz w:val="16"/>
                <w:szCs w:val="16"/>
              </w:rPr>
              <w:t xml:space="preserve">        for(int j = 0; j &lt;= DIMENSIONS.lines; j++) {</w:t>
            </w:r>
          </w:p>
          <w:p w14:paraId="439FDEEE" w14:textId="77777777" w:rsidR="00411112" w:rsidRPr="00021AAB" w:rsidRDefault="00411112" w:rsidP="00411112">
            <w:pPr>
              <w:rPr>
                <w:sz w:val="16"/>
                <w:szCs w:val="16"/>
              </w:rPr>
            </w:pPr>
            <w:r w:rsidRPr="00021AAB">
              <w:rPr>
                <w:sz w:val="16"/>
                <w:szCs w:val="16"/>
              </w:rPr>
              <w:t xml:space="preserve">            setPixel(i, j, state);</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021AAB" w:rsidRDefault="00411112" w:rsidP="00411112">
            <w:pPr>
              <w:rPr>
                <w:sz w:val="16"/>
                <w:szCs w:val="16"/>
                <w:lang w:val="en-US"/>
              </w:rPr>
            </w:pPr>
            <w:r w:rsidRPr="00021AAB">
              <w:rPr>
                <w:sz w:val="16"/>
                <w:szCs w:val="16"/>
                <w:lang w:val="en-US"/>
              </w:rPr>
              <w:t>void led_set_row(uint8_t row, uint8_t set) {</w:t>
            </w:r>
          </w:p>
          <w:p w14:paraId="4F1598CD" w14:textId="77777777" w:rsidR="00411112" w:rsidRPr="00021AAB" w:rsidRDefault="00411112" w:rsidP="00411112">
            <w:pPr>
              <w:rPr>
                <w:sz w:val="16"/>
                <w:szCs w:val="16"/>
                <w:lang w:val="en-US"/>
              </w:rPr>
            </w:pPr>
            <w:r w:rsidRPr="00021AAB">
              <w:rPr>
                <w:sz w:val="16"/>
                <w:szCs w:val="16"/>
                <w:lang w:val="en-US"/>
              </w:rPr>
              <w:t xml:space="preserve">    for(int i = 1; i &lt;= DIMENSIONS.rows; i++) {</w:t>
            </w:r>
          </w:p>
          <w:p w14:paraId="0A93C6A5"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setPixel(row, i, se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void led_set_line(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i = 1; i &lt;= DIMENSIONS.lines; i++) {</w:t>
            </w:r>
          </w:p>
          <w:p w14:paraId="717DA90E"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setPixel(line, i, se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void led_snake(int speed) {</w:t>
            </w:r>
          </w:p>
          <w:p w14:paraId="351C3912" w14:textId="77777777" w:rsidR="00411112" w:rsidRPr="00021AAB" w:rsidRDefault="00411112" w:rsidP="00411112">
            <w:pPr>
              <w:rPr>
                <w:sz w:val="16"/>
                <w:szCs w:val="16"/>
                <w:lang w:val="en-US"/>
              </w:rPr>
            </w:pPr>
            <w:r w:rsidRPr="00021AAB">
              <w:rPr>
                <w:sz w:val="16"/>
                <w:szCs w:val="16"/>
                <w:lang w:val="en-US"/>
              </w:rPr>
              <w:t xml:space="preserve">    led_set_all(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i = 1; i &lt;= DIMENSIONS.lines; i+=2) {</w:t>
            </w:r>
          </w:p>
          <w:p w14:paraId="4C3F84E3"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 move right</w:t>
            </w:r>
          </w:p>
          <w:p w14:paraId="3BD9DD18" w14:textId="77777777" w:rsidR="00411112" w:rsidRPr="00021AAB" w:rsidRDefault="00411112" w:rsidP="00411112">
            <w:pPr>
              <w:rPr>
                <w:sz w:val="16"/>
                <w:szCs w:val="16"/>
                <w:lang w:val="en-US"/>
              </w:rPr>
            </w:pPr>
            <w:r w:rsidRPr="00411112">
              <w:rPr>
                <w:sz w:val="16"/>
                <w:szCs w:val="16"/>
              </w:rPr>
              <w:t xml:space="preserve">        </w:t>
            </w:r>
            <w:r w:rsidRPr="00021AAB">
              <w:rPr>
                <w:sz w:val="16"/>
                <w:szCs w:val="16"/>
                <w:lang w:val="en-US"/>
              </w:rPr>
              <w:t>for(int j = 1; j &lt;= DIMENSIONS.rows; j++) {</w:t>
            </w:r>
          </w:p>
          <w:p w14:paraId="3003B963" w14:textId="77777777" w:rsidR="00411112" w:rsidRPr="00021AAB" w:rsidRDefault="00411112" w:rsidP="00411112">
            <w:pPr>
              <w:rPr>
                <w:sz w:val="16"/>
                <w:szCs w:val="16"/>
                <w:lang w:val="en-US"/>
              </w:rPr>
            </w:pPr>
            <w:r w:rsidRPr="00021AAB">
              <w:rPr>
                <w:sz w:val="16"/>
                <w:szCs w:val="16"/>
                <w:lang w:val="en-US"/>
              </w:rPr>
              <w:t xml:space="preserve">            setPixel(j, i, 1);</w:t>
            </w:r>
          </w:p>
          <w:p w14:paraId="19EBD260" w14:textId="77777777" w:rsidR="00411112" w:rsidRPr="00021AAB" w:rsidRDefault="00411112" w:rsidP="00411112">
            <w:pPr>
              <w:rPr>
                <w:sz w:val="16"/>
                <w:szCs w:val="16"/>
                <w:lang w:val="en-US"/>
              </w:rPr>
            </w:pPr>
            <w:r w:rsidRPr="00021AAB">
              <w:rPr>
                <w:sz w:val="16"/>
                <w:szCs w:val="16"/>
                <w:lang w:val="en-US"/>
              </w:rPr>
              <w:t xml:space="preserve">            usleep(speed*1000);</w:t>
            </w:r>
          </w:p>
          <w:p w14:paraId="06F26453" w14:textId="77777777" w:rsidR="00411112" w:rsidRPr="00021AAB" w:rsidRDefault="00411112" w:rsidP="00411112">
            <w:pPr>
              <w:rPr>
                <w:sz w:val="16"/>
                <w:szCs w:val="16"/>
                <w:lang w:val="en-US"/>
              </w:rPr>
            </w:pPr>
            <w:r w:rsidRPr="00021AAB">
              <w:rPr>
                <w:sz w:val="16"/>
                <w:szCs w:val="16"/>
                <w:lang w:val="en-US"/>
              </w:rPr>
              <w:t xml:space="preserve">            setPixel(j, i,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DIMENSIONS.rows; j &gt;= 1; j--) {</w:t>
            </w:r>
          </w:p>
          <w:p w14:paraId="5885C4BB" w14:textId="77777777" w:rsidR="00411112" w:rsidRPr="00021AAB" w:rsidRDefault="00411112" w:rsidP="00411112">
            <w:pPr>
              <w:rPr>
                <w:sz w:val="16"/>
                <w:szCs w:val="16"/>
                <w:lang w:val="en-US"/>
              </w:rPr>
            </w:pPr>
            <w:r w:rsidRPr="00021AAB">
              <w:rPr>
                <w:sz w:val="16"/>
                <w:szCs w:val="16"/>
                <w:lang w:val="en-US"/>
              </w:rPr>
              <w:t xml:space="preserve">            setPixel(j, i+1, 1);</w:t>
            </w:r>
          </w:p>
          <w:p w14:paraId="1ED91A5E" w14:textId="77777777" w:rsidR="00411112" w:rsidRPr="00021AAB" w:rsidRDefault="00411112" w:rsidP="00411112">
            <w:pPr>
              <w:rPr>
                <w:sz w:val="16"/>
                <w:szCs w:val="16"/>
                <w:lang w:val="en-US"/>
              </w:rPr>
            </w:pPr>
            <w:r w:rsidRPr="00021AAB">
              <w:rPr>
                <w:sz w:val="16"/>
                <w:szCs w:val="16"/>
                <w:lang w:val="en-US"/>
              </w:rPr>
              <w:t xml:space="preserve">            usleep(speed*1000);</w:t>
            </w:r>
          </w:p>
          <w:p w14:paraId="09D55939"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setPixel(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bookmarkStart w:id="60" w:name="_Toc106143331"/>
      <w:r>
        <w:t>4.2 User App Controller</w:t>
      </w:r>
      <w:bookmarkEnd w:id="60"/>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getDims()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r w:rsidRPr="00021AAB">
              <w:rPr>
                <w:sz w:val="16"/>
                <w:szCs w:val="16"/>
                <w:lang w:val="en-US"/>
              </w:rPr>
              <w:t>dimensions_t getDims()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021AAB" w:rsidRDefault="008A1AAF" w:rsidP="008A1AAF">
            <w:pPr>
              <w:rPr>
                <w:sz w:val="16"/>
                <w:szCs w:val="16"/>
                <w:lang w:val="en-US"/>
              </w:rPr>
            </w:pPr>
            <w:r w:rsidRPr="00021AAB">
              <w:rPr>
                <w:sz w:val="16"/>
                <w:szCs w:val="16"/>
                <w:lang w:val="en-US"/>
              </w:rPr>
              <w:t xml:space="preserve">    dimensions_t dims;</w:t>
            </w:r>
          </w:p>
          <w:p w14:paraId="6F55DC43" w14:textId="77777777" w:rsidR="008A1AAF" w:rsidRPr="00021AAB" w:rsidRDefault="008A1AAF" w:rsidP="008A1AAF">
            <w:pPr>
              <w:rPr>
                <w:sz w:val="16"/>
                <w:szCs w:val="16"/>
                <w:lang w:val="en-US"/>
              </w:rPr>
            </w:pPr>
            <w:r w:rsidRPr="00021AAB">
              <w:rPr>
                <w:sz w:val="16"/>
                <w:szCs w:val="16"/>
                <w:lang w:val="en-US"/>
              </w:rPr>
              <w:t xml:space="preserve">    dims.lines = -1;</w:t>
            </w:r>
          </w:p>
          <w:p w14:paraId="4BEFF21F" w14:textId="77777777" w:rsidR="008A1AAF" w:rsidRPr="00021AAB" w:rsidRDefault="008A1AAF" w:rsidP="008A1AAF">
            <w:pPr>
              <w:rPr>
                <w:sz w:val="16"/>
                <w:szCs w:val="16"/>
                <w:lang w:val="en-US"/>
              </w:rPr>
            </w:pPr>
            <w:r w:rsidRPr="00021AAB">
              <w:rPr>
                <w:sz w:val="16"/>
                <w:szCs w:val="16"/>
                <w:lang w:val="en-US"/>
              </w:rPr>
              <w:t xml:space="preserve">    dims.rows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int fd = open("/dev/led_matrix", O_RDWR);</w:t>
            </w:r>
          </w:p>
          <w:p w14:paraId="433CE068" w14:textId="77777777" w:rsidR="008A1AAF" w:rsidRPr="00021AAB" w:rsidRDefault="008A1AAF" w:rsidP="008A1AAF">
            <w:pPr>
              <w:rPr>
                <w:sz w:val="16"/>
                <w:szCs w:val="16"/>
                <w:lang w:val="en-US"/>
              </w:rPr>
            </w:pPr>
            <w:r w:rsidRPr="00021AAB">
              <w:rPr>
                <w:sz w:val="16"/>
                <w:szCs w:val="16"/>
                <w:lang w:val="en-US"/>
              </w:rPr>
              <w:tab/>
              <w:t>if(fd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t>printf("Cannot open device file\n");</w:t>
            </w:r>
          </w:p>
          <w:p w14:paraId="0B01C2B6" w14:textId="77777777" w:rsidR="008A1AAF" w:rsidRPr="008A1AAF" w:rsidRDefault="008A1AAF" w:rsidP="008A1AAF">
            <w:pPr>
              <w:rPr>
                <w:sz w:val="16"/>
                <w:szCs w:val="16"/>
              </w:rPr>
            </w:pPr>
            <w:r w:rsidRPr="00021AAB">
              <w:rPr>
                <w:sz w:val="16"/>
                <w:szCs w:val="16"/>
                <w:lang w:val="en-US"/>
              </w:rPr>
              <w:tab/>
            </w:r>
            <w:r w:rsidRPr="00021AAB">
              <w:rPr>
                <w:sz w:val="16"/>
                <w:szCs w:val="16"/>
                <w:lang w:val="en-US"/>
              </w:rPr>
              <w:tab/>
            </w:r>
            <w:r w:rsidRPr="008A1AAF">
              <w:rPr>
                <w:sz w:val="16"/>
                <w:szCs w:val="16"/>
              </w:rPr>
              <w:t>return dims;</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the data</w:t>
            </w:r>
          </w:p>
          <w:p w14:paraId="7FC7D77B" w14:textId="77777777" w:rsidR="008A1AAF" w:rsidRPr="00021AAB" w:rsidRDefault="008A1AAF" w:rsidP="008A1AAF">
            <w:pPr>
              <w:rPr>
                <w:sz w:val="16"/>
                <w:szCs w:val="16"/>
                <w:lang w:val="en-US"/>
              </w:rPr>
            </w:pPr>
            <w:r w:rsidRPr="008A1AAF">
              <w:rPr>
                <w:sz w:val="16"/>
                <w:szCs w:val="16"/>
              </w:rPr>
              <w:t xml:space="preserve">    </w:t>
            </w:r>
            <w:r w:rsidRPr="00021AAB">
              <w:rPr>
                <w:sz w:val="16"/>
                <w:szCs w:val="16"/>
                <w:lang w:val="en-US"/>
              </w:rPr>
              <w:t>ioctl(fd,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r w:rsidRPr="008A1AAF">
              <w:rPr>
                <w:sz w:val="16"/>
                <w:szCs w:val="16"/>
              </w:rPr>
              <w:t>return dims;</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int setPixel(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int fd = open("/dev/led_matrix", O_RDWR);</w:t>
            </w:r>
          </w:p>
          <w:p w14:paraId="4F51385A" w14:textId="77777777" w:rsidR="008A1AAF" w:rsidRPr="00021AAB" w:rsidRDefault="008A1AAF" w:rsidP="008A1AAF">
            <w:pPr>
              <w:jc w:val="both"/>
              <w:rPr>
                <w:sz w:val="16"/>
                <w:szCs w:val="16"/>
                <w:lang w:val="en-US"/>
              </w:rPr>
            </w:pPr>
            <w:r w:rsidRPr="00021AAB">
              <w:rPr>
                <w:sz w:val="16"/>
                <w:szCs w:val="16"/>
                <w:lang w:val="en-US"/>
              </w:rPr>
              <w:tab/>
              <w:t>if(fd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printf("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state_t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input.row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input.lin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input.stat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ioctl(fd,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fd);</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uint8_t getPixelState(uint8_t row, uint8_t line) {</w:t>
            </w:r>
          </w:p>
          <w:p w14:paraId="724F88EC" w14:textId="77777777" w:rsidR="008A1AAF" w:rsidRPr="008A1AAF" w:rsidRDefault="008A1AAF" w:rsidP="008A1AAF">
            <w:pPr>
              <w:jc w:val="both"/>
              <w:rPr>
                <w:sz w:val="16"/>
                <w:szCs w:val="16"/>
              </w:rPr>
            </w:pPr>
            <w:r w:rsidRPr="008A1AAF">
              <w:rPr>
                <w:sz w:val="16"/>
                <w:szCs w:val="16"/>
              </w:rPr>
              <w:t xml:space="preserve">    // Open the Device for use</w:t>
            </w:r>
          </w:p>
          <w:p w14:paraId="7044BFF1" w14:textId="77777777" w:rsidR="008A1AAF" w:rsidRPr="00021AAB" w:rsidRDefault="008A1AAF" w:rsidP="008A1AAF">
            <w:pPr>
              <w:jc w:val="both"/>
              <w:rPr>
                <w:sz w:val="16"/>
                <w:szCs w:val="16"/>
                <w:lang w:val="en-US"/>
              </w:rPr>
            </w:pPr>
            <w:r w:rsidRPr="008A1AAF">
              <w:rPr>
                <w:sz w:val="16"/>
                <w:szCs w:val="16"/>
              </w:rPr>
              <w:tab/>
            </w:r>
            <w:r w:rsidRPr="00021AAB">
              <w:rPr>
                <w:sz w:val="16"/>
                <w:szCs w:val="16"/>
                <w:lang w:val="en-US"/>
              </w:rPr>
              <w:t>int fd = open("/dev/led_matrix", O_RDWR);</w:t>
            </w:r>
          </w:p>
          <w:p w14:paraId="18846448" w14:textId="77777777" w:rsidR="008A1AAF" w:rsidRPr="00021AAB" w:rsidRDefault="008A1AAF" w:rsidP="008A1AAF">
            <w:pPr>
              <w:jc w:val="both"/>
              <w:rPr>
                <w:sz w:val="16"/>
                <w:szCs w:val="16"/>
                <w:lang w:val="en-US"/>
              </w:rPr>
            </w:pPr>
            <w:r w:rsidRPr="00021AAB">
              <w:rPr>
                <w:sz w:val="16"/>
                <w:szCs w:val="16"/>
                <w:lang w:val="en-US"/>
              </w:rPr>
              <w:tab/>
              <w:t>if(fd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printf("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state_t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input.row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input.lin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ioctl(fd,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fd);</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r w:rsidRPr="008A1AAF">
              <w:rPr>
                <w:sz w:val="16"/>
                <w:szCs w:val="16"/>
              </w:rPr>
              <w:t>return input.state;</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Über die letzte implementierte Funktion lässt sich noch der Status des Gerätes asulesen</w:t>
      </w:r>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void readDeviceState(char *buf) {</w:t>
            </w:r>
          </w:p>
          <w:p w14:paraId="2F209718" w14:textId="77777777" w:rsidR="00F618D5" w:rsidRPr="00021AAB" w:rsidRDefault="00F618D5" w:rsidP="00F618D5">
            <w:pPr>
              <w:rPr>
                <w:sz w:val="16"/>
                <w:szCs w:val="16"/>
                <w:lang w:val="en-US"/>
              </w:rPr>
            </w:pPr>
            <w:r w:rsidRPr="00021AAB">
              <w:rPr>
                <w:sz w:val="16"/>
                <w:szCs w:val="16"/>
                <w:lang w:val="en-US"/>
              </w:rPr>
              <w:t xml:space="preserve">    int fd = open("/dev/led_matrix", O_RDWR);</w:t>
            </w:r>
          </w:p>
          <w:p w14:paraId="10513AD4" w14:textId="77777777" w:rsidR="00F618D5" w:rsidRPr="00021AAB" w:rsidRDefault="00F618D5" w:rsidP="00F618D5">
            <w:pPr>
              <w:rPr>
                <w:sz w:val="16"/>
                <w:szCs w:val="16"/>
                <w:lang w:val="en-US"/>
              </w:rPr>
            </w:pPr>
            <w:r w:rsidRPr="00021AAB">
              <w:rPr>
                <w:sz w:val="16"/>
                <w:szCs w:val="16"/>
                <w:lang w:val="en-US"/>
              </w:rPr>
              <w:tab/>
              <w:t>if(fd &lt; 0) {</w:t>
            </w:r>
          </w:p>
          <w:p w14:paraId="174A98F5" w14:textId="77777777" w:rsidR="00F618D5" w:rsidRPr="00021AAB" w:rsidRDefault="00F618D5" w:rsidP="00F618D5">
            <w:pPr>
              <w:rPr>
                <w:sz w:val="16"/>
                <w:szCs w:val="16"/>
                <w:lang w:val="en-US"/>
              </w:rPr>
            </w:pPr>
            <w:r w:rsidRPr="00021AAB">
              <w:rPr>
                <w:sz w:val="16"/>
                <w:szCs w:val="16"/>
                <w:lang w:val="en-US"/>
              </w:rPr>
              <w:t xml:space="preserve">        sprintf(buf, "Cannot open device file\n");</w:t>
            </w:r>
          </w:p>
          <w:p w14:paraId="23DA9C7D" w14:textId="77777777" w:rsidR="00F618D5" w:rsidRPr="00F618D5" w:rsidRDefault="00F618D5" w:rsidP="00F618D5">
            <w:pPr>
              <w:rPr>
                <w:sz w:val="16"/>
                <w:szCs w:val="16"/>
              </w:rPr>
            </w:pPr>
            <w:r w:rsidRPr="00021AAB">
              <w:rPr>
                <w:sz w:val="16"/>
                <w:szCs w:val="16"/>
                <w:lang w:val="en-US"/>
              </w:rPr>
              <w:tab/>
            </w:r>
            <w:r w:rsidRPr="00F618D5">
              <w:rPr>
                <w:sz w:val="16"/>
                <w:szCs w:val="16"/>
              </w:rPr>
              <w:t>} else {</w:t>
            </w:r>
          </w:p>
          <w:p w14:paraId="14B224B4" w14:textId="77777777" w:rsidR="00F618D5" w:rsidRPr="00021AAB" w:rsidRDefault="00F618D5" w:rsidP="00F618D5">
            <w:pPr>
              <w:rPr>
                <w:sz w:val="16"/>
                <w:szCs w:val="16"/>
                <w:lang w:val="en-US"/>
              </w:rPr>
            </w:pPr>
            <w:r w:rsidRPr="00F618D5">
              <w:rPr>
                <w:sz w:val="16"/>
                <w:szCs w:val="16"/>
              </w:rPr>
              <w:t xml:space="preserve">        </w:t>
            </w:r>
            <w:r w:rsidRPr="00021AAB">
              <w:rPr>
                <w:sz w:val="16"/>
                <w:szCs w:val="16"/>
                <w:lang w:val="en-US"/>
              </w:rPr>
              <w:t>read(fd, buf, sizeof(buf));</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bookmarkStart w:id="61" w:name="_Toc106143332"/>
      <w:r>
        <w:t>4.3 User App</w:t>
      </w:r>
      <w:bookmarkEnd w:id="61"/>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int readNumber(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userInpu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flushInpu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printf("%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scanf("%i", &amp;userInput);</w:t>
            </w:r>
          </w:p>
          <w:p w14:paraId="28BDDD55" w14:textId="77777777" w:rsidR="0073770E" w:rsidRPr="00021AAB" w:rsidRDefault="0073770E" w:rsidP="0073770E">
            <w:pPr>
              <w:jc w:val="both"/>
              <w:rPr>
                <w:sz w:val="16"/>
                <w:szCs w:val="16"/>
                <w:lang w:val="en-US"/>
              </w:rPr>
            </w:pPr>
            <w:r w:rsidRPr="00021AAB">
              <w:rPr>
                <w:sz w:val="16"/>
                <w:szCs w:val="16"/>
                <w:lang w:val="en-US"/>
              </w:rPr>
              <w:t xml:space="preserve">    scanf("%c", flushInpu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return userInpu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functions.c</w:t>
            </w:r>
          </w:p>
          <w:p w14:paraId="02D2333E" w14:textId="77777777" w:rsidR="0073770E" w:rsidRPr="00021AAB" w:rsidRDefault="0073770E" w:rsidP="0073770E">
            <w:pPr>
              <w:rPr>
                <w:sz w:val="16"/>
                <w:szCs w:val="16"/>
                <w:lang w:val="en-US"/>
              </w:rPr>
            </w:pPr>
            <w:r w:rsidRPr="00021AAB">
              <w:rPr>
                <w:sz w:val="16"/>
                <w:szCs w:val="16"/>
                <w:lang w:val="en-US"/>
              </w:rPr>
              <w:t xml:space="preserve">    DIMENSIONS = getDims();</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buf[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hile(running) {</w:t>
            </w:r>
          </w:p>
          <w:p w14:paraId="27733466"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printf("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printf("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printf("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printf("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printf("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printf("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printf("9: Exit App and Toggle off\n\r");</w:t>
            </w:r>
          </w:p>
          <w:p w14:paraId="156F19F9" w14:textId="77777777" w:rsidR="0073770E" w:rsidRPr="00021AAB" w:rsidRDefault="0073770E" w:rsidP="0073770E">
            <w:pPr>
              <w:rPr>
                <w:sz w:val="16"/>
                <w:szCs w:val="16"/>
                <w:lang w:val="en-US"/>
              </w:rPr>
            </w:pPr>
          </w:p>
          <w:p w14:paraId="62441170"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switch(readNumber("Select")) {</w:t>
            </w:r>
          </w:p>
          <w:p w14:paraId="685DE76D" w14:textId="77777777" w:rsidR="0073770E" w:rsidRPr="0073770E" w:rsidRDefault="0073770E" w:rsidP="0073770E">
            <w:pPr>
              <w:rPr>
                <w:sz w:val="16"/>
                <w:szCs w:val="16"/>
              </w:rPr>
            </w:pPr>
            <w:r w:rsidRPr="0073770E">
              <w:rPr>
                <w:sz w:val="16"/>
                <w:szCs w:val="16"/>
              </w:rPr>
              <w:t xml:space="preserve">            case 1: </w:t>
            </w:r>
          </w:p>
          <w:p w14:paraId="75843675"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led_set_all(readNumber("Which state to you want"));</w:t>
            </w:r>
          </w:p>
          <w:p w14:paraId="2680B1EC"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case 2: </w:t>
            </w:r>
          </w:p>
          <w:p w14:paraId="47DED797"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setPixel(readNumber("Row"), readNumber("Line"), readNumber("State"));</w:t>
            </w:r>
          </w:p>
          <w:p w14:paraId="19794114"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case 3: </w:t>
            </w:r>
          </w:p>
          <w:p w14:paraId="4E1EFF5D"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led_set_row(readNumber("Row"), readNumber("State"));</w:t>
            </w:r>
          </w:p>
          <w:p w14:paraId="670CEAC5"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case 4: </w:t>
            </w:r>
          </w:p>
          <w:p w14:paraId="5BD503E9"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led_set_line(readNumber("Line"), readNumber("State"));</w:t>
            </w:r>
          </w:p>
          <w:p w14:paraId="2E07CA3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case 5: </w:t>
            </w:r>
          </w:p>
          <w:p w14:paraId="423442D9"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led_snake(readNumber("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readDeviceState(buf);</w:t>
            </w:r>
          </w:p>
          <w:p w14:paraId="1F1DB666" w14:textId="77777777" w:rsidR="0073770E" w:rsidRPr="00021AAB" w:rsidRDefault="0073770E" w:rsidP="0073770E">
            <w:pPr>
              <w:rPr>
                <w:sz w:val="16"/>
                <w:szCs w:val="16"/>
                <w:lang w:val="en-US"/>
              </w:rPr>
            </w:pPr>
            <w:r w:rsidRPr="00021AAB">
              <w:rPr>
                <w:sz w:val="16"/>
                <w:szCs w:val="16"/>
                <w:lang w:val="en-US"/>
              </w:rPr>
              <w:t xml:space="preserve">                printf("%s", buf);</w:t>
            </w:r>
          </w:p>
          <w:p w14:paraId="51EB326F" w14:textId="77777777" w:rsidR="0073770E" w:rsidRPr="00021AAB" w:rsidRDefault="0073770E" w:rsidP="0073770E">
            <w:pPr>
              <w:rPr>
                <w:sz w:val="16"/>
                <w:szCs w:val="16"/>
                <w:lang w:val="en-US"/>
              </w:rPr>
            </w:pPr>
            <w:r w:rsidRPr="00021AAB">
              <w:rPr>
                <w:sz w:val="16"/>
                <w:szCs w:val="16"/>
                <w:lang w:val="en-US"/>
              </w:rPr>
              <w:t xml:space="preserve">                printf("\r\n");</w:t>
            </w:r>
          </w:p>
          <w:p w14:paraId="46FA9BD3"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case 9:</w:t>
            </w:r>
          </w:p>
          <w:p w14:paraId="305E0E71"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led_set_all(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default:</w:t>
            </w:r>
          </w:p>
          <w:p w14:paraId="02C8B365" w14:textId="77777777" w:rsidR="0073770E" w:rsidRPr="00021AAB" w:rsidRDefault="0073770E" w:rsidP="0073770E">
            <w:pPr>
              <w:rPr>
                <w:sz w:val="16"/>
                <w:szCs w:val="16"/>
                <w:lang w:val="en-US"/>
              </w:rPr>
            </w:pPr>
            <w:r w:rsidRPr="0073770E">
              <w:rPr>
                <w:sz w:val="16"/>
                <w:szCs w:val="16"/>
              </w:rPr>
              <w:t xml:space="preserve">                </w:t>
            </w:r>
            <w:r w:rsidRPr="00021AAB">
              <w:rPr>
                <w:sz w:val="16"/>
                <w:szCs w:val="16"/>
                <w:lang w:val="en-US"/>
              </w:rPr>
              <w:t>printf("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t>return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bookmarkStart w:id="62" w:name="_Toc106143333"/>
      <w:r>
        <w:t xml:space="preserve">5. </w:t>
      </w:r>
      <w:r w:rsidR="0073770E">
        <w:t>User App Steuerung</w:t>
      </w:r>
      <w:bookmarkEnd w:id="62"/>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bookmarkStart w:id="63" w:name="_Toc106143334"/>
      <w:r>
        <w:t>5.1 Install Skripte</w:t>
      </w:r>
      <w:bookmarkEnd w:id="63"/>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r>
        <w:t>Install skript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48"/>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bookmarkStart w:id="64" w:name="_Toc106143335"/>
      <w:r>
        <w:t>5.2 User App ausführen</w:t>
      </w:r>
      <w:bookmarkEnd w:id="64"/>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49"/>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50"/>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7645632F" w:rsidR="00FF47A5" w:rsidRDefault="00897D74" w:rsidP="006A6278">
      <w:r>
        <w:t>(Optional)</w:t>
      </w:r>
    </w:p>
    <w:p w14:paraId="1890637D" w14:textId="633755EE" w:rsidR="004D5CE7" w:rsidRDefault="00FF47A5" w:rsidP="00E75EDA">
      <w:pPr>
        <w:spacing w:line="259" w:lineRule="auto"/>
      </w:pPr>
      <w: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65" w:name="_Toc106143336"/>
          <w:r>
            <w:t>Literaturverzeichnis</w:t>
          </w:r>
          <w:bookmarkEnd w:id="65"/>
        </w:p>
        <w:p w14:paraId="35B29101" w14:textId="77777777" w:rsidR="00FF47A5" w:rsidRDefault="00FF47A5" w:rsidP="00FF47A5">
          <w:pPr>
            <w:pStyle w:val="CitaviBibliographyEntry"/>
          </w:pPr>
          <w:bookmarkStart w:id="66"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67" w:name="_CTVL00111ae6a41cec340de88b7a2abbb57384d"/>
          <w:bookmarkEnd w:id="66"/>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68" w:name="_CTVL00155447a4120984c26be243472cfc81e3d"/>
          <w:bookmarkEnd w:id="67"/>
          <w:r>
            <w:t>Ewald, Wolfgang (2020): LED Matrix Display ansteuern. In:</w:t>
          </w:r>
          <w:bookmarkEnd w:id="68"/>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69"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70" w:name="_CTVL001f757d024eb3d40f680ba08b13691ecbd"/>
          <w:bookmarkEnd w:id="69"/>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71" w:name="_CTVL001f23fcce65fe447eaaa3a00cfbe2c3ad8"/>
          <w:bookmarkEnd w:id="70"/>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72" w:name="_CTVL00147bf8c0a93194f37a9d797634006ff2b"/>
          <w:bookmarkEnd w:id="71"/>
          <w:r>
            <w:t>Wikipedia (Hg.) (2022): Linux (Kernel). Online verfügbar unter https://de.wikipedia.org/w/index.php?title=Linux_(Kernel)&amp;oldid=223567921, zuletzt aktualisiert am 09.06.2022, zuletzt geprüft am 11.06.2022</w:t>
          </w:r>
          <w:bookmarkEnd w:id="72"/>
          <w:r>
            <w:t>.</w:t>
          </w:r>
          <w:r>
            <w:fldChar w:fldCharType="end"/>
          </w:r>
        </w:p>
      </w:sdtContent>
    </w:sdt>
    <w:p w14:paraId="3BD65810" w14:textId="77777777" w:rsidR="00FF47A5" w:rsidRDefault="00FF47A5" w:rsidP="00FF47A5"/>
    <w:sectPr w:rsidR="00FF47A5" w:rsidSect="00C3667A">
      <w:headerReference w:type="even" r:id="rId51"/>
      <w:headerReference w:type="default" r:id="rId52"/>
      <w:footerReference w:type="even" r:id="rId53"/>
      <w:footerReference w:type="default" r:id="rId54"/>
      <w:headerReference w:type="first" r:id="rId55"/>
      <w:footerReference w:type="first" r:id="rId5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E1104" w14:textId="77777777" w:rsidR="00DA73FE" w:rsidRDefault="00DA73FE" w:rsidP="00C3667A">
      <w:pPr>
        <w:spacing w:after="0" w:line="240" w:lineRule="auto"/>
      </w:pPr>
      <w:r>
        <w:separator/>
      </w:r>
    </w:p>
  </w:endnote>
  <w:endnote w:type="continuationSeparator" w:id="0">
    <w:p w14:paraId="42B7B1B1" w14:textId="77777777" w:rsidR="00DA73FE" w:rsidRDefault="00DA73FE"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4E1AC" w14:textId="77777777" w:rsidR="009237D4" w:rsidRDefault="009237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9237D4" w:rsidRDefault="009237D4">
        <w:pPr>
          <w:pStyle w:val="Fuzeile"/>
          <w:jc w:val="right"/>
        </w:pPr>
        <w:r>
          <w:fldChar w:fldCharType="begin"/>
        </w:r>
        <w:r>
          <w:instrText>PAGE   \* MERGEFORMAT</w:instrText>
        </w:r>
        <w:r>
          <w:fldChar w:fldCharType="separate"/>
        </w:r>
        <w:r>
          <w:t>2</w:t>
        </w:r>
        <w:r>
          <w:fldChar w:fldCharType="end"/>
        </w:r>
      </w:p>
    </w:sdtContent>
  </w:sdt>
  <w:p w14:paraId="7F817C2C" w14:textId="77777777" w:rsidR="00C3667A" w:rsidRDefault="00C366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685" w14:textId="77777777" w:rsidR="009237D4" w:rsidRDefault="009237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A9782" w14:textId="77777777" w:rsidR="00DA73FE" w:rsidRDefault="00DA73FE" w:rsidP="00C3667A">
      <w:pPr>
        <w:spacing w:after="0" w:line="240" w:lineRule="auto"/>
      </w:pPr>
      <w:r>
        <w:separator/>
      </w:r>
    </w:p>
  </w:footnote>
  <w:footnote w:type="continuationSeparator" w:id="0">
    <w:p w14:paraId="46033886" w14:textId="77777777" w:rsidR="00DA73FE" w:rsidRDefault="00DA73FE"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8C85" w14:textId="77777777" w:rsidR="009237D4" w:rsidRDefault="009237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873768092">
    <w:abstractNumId w:val="14"/>
  </w:num>
  <w:num w:numId="2" w16cid:durableId="1908294701">
    <w:abstractNumId w:val="12"/>
  </w:num>
  <w:num w:numId="3" w16cid:durableId="1264656373">
    <w:abstractNumId w:val="13"/>
  </w:num>
  <w:num w:numId="4" w16cid:durableId="1268082055">
    <w:abstractNumId w:val="11"/>
  </w:num>
  <w:num w:numId="5" w16cid:durableId="79303190">
    <w:abstractNumId w:val="16"/>
  </w:num>
  <w:num w:numId="6" w16cid:durableId="275136795">
    <w:abstractNumId w:val="0"/>
  </w:num>
  <w:num w:numId="7" w16cid:durableId="927426869">
    <w:abstractNumId w:val="1"/>
  </w:num>
  <w:num w:numId="8" w16cid:durableId="338385150">
    <w:abstractNumId w:val="2"/>
  </w:num>
  <w:num w:numId="9" w16cid:durableId="809440332">
    <w:abstractNumId w:val="3"/>
  </w:num>
  <w:num w:numId="10" w16cid:durableId="221528352">
    <w:abstractNumId w:val="4"/>
  </w:num>
  <w:num w:numId="11" w16cid:durableId="898126113">
    <w:abstractNumId w:val="5"/>
  </w:num>
  <w:num w:numId="12" w16cid:durableId="1199203751">
    <w:abstractNumId w:val="6"/>
  </w:num>
  <w:num w:numId="13" w16cid:durableId="806557848">
    <w:abstractNumId w:val="7"/>
  </w:num>
  <w:num w:numId="14" w16cid:durableId="1017733885">
    <w:abstractNumId w:val="8"/>
  </w:num>
  <w:num w:numId="15" w16cid:durableId="1809004988">
    <w:abstractNumId w:val="9"/>
  </w:num>
  <w:num w:numId="16" w16cid:durableId="809178017">
    <w:abstractNumId w:val="15"/>
  </w:num>
  <w:num w:numId="17" w16cid:durableId="20149858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50AC"/>
    <w:rsid w:val="00021AAB"/>
    <w:rsid w:val="0005361D"/>
    <w:rsid w:val="00066B9D"/>
    <w:rsid w:val="000727FC"/>
    <w:rsid w:val="00094887"/>
    <w:rsid w:val="000A3806"/>
    <w:rsid w:val="000B319A"/>
    <w:rsid w:val="001217BD"/>
    <w:rsid w:val="00140C35"/>
    <w:rsid w:val="001439BA"/>
    <w:rsid w:val="00147DC7"/>
    <w:rsid w:val="00156AAA"/>
    <w:rsid w:val="0016057C"/>
    <w:rsid w:val="001670B8"/>
    <w:rsid w:val="00171123"/>
    <w:rsid w:val="001734C1"/>
    <w:rsid w:val="00181E56"/>
    <w:rsid w:val="001853BF"/>
    <w:rsid w:val="00186503"/>
    <w:rsid w:val="001A579D"/>
    <w:rsid w:val="001B13F7"/>
    <w:rsid w:val="001B724B"/>
    <w:rsid w:val="001C5B7B"/>
    <w:rsid w:val="001E1430"/>
    <w:rsid w:val="001E71DA"/>
    <w:rsid w:val="001F29A3"/>
    <w:rsid w:val="001F2DE1"/>
    <w:rsid w:val="001F793F"/>
    <w:rsid w:val="00233158"/>
    <w:rsid w:val="002502CE"/>
    <w:rsid w:val="0028073F"/>
    <w:rsid w:val="002B46DD"/>
    <w:rsid w:val="002D13BF"/>
    <w:rsid w:val="002D34FE"/>
    <w:rsid w:val="002D36B9"/>
    <w:rsid w:val="002F47CA"/>
    <w:rsid w:val="002F635D"/>
    <w:rsid w:val="00324E69"/>
    <w:rsid w:val="00341777"/>
    <w:rsid w:val="00347E7F"/>
    <w:rsid w:val="003619E8"/>
    <w:rsid w:val="00361FCE"/>
    <w:rsid w:val="00363DAD"/>
    <w:rsid w:val="003648B1"/>
    <w:rsid w:val="00391A77"/>
    <w:rsid w:val="003F60EB"/>
    <w:rsid w:val="00411112"/>
    <w:rsid w:val="0045103C"/>
    <w:rsid w:val="00481416"/>
    <w:rsid w:val="00482857"/>
    <w:rsid w:val="004B648B"/>
    <w:rsid w:val="004D0DC3"/>
    <w:rsid w:val="004D5CE7"/>
    <w:rsid w:val="004D64E6"/>
    <w:rsid w:val="00507188"/>
    <w:rsid w:val="00510DCA"/>
    <w:rsid w:val="00521D03"/>
    <w:rsid w:val="00543BE5"/>
    <w:rsid w:val="005814B6"/>
    <w:rsid w:val="005856B4"/>
    <w:rsid w:val="005941F7"/>
    <w:rsid w:val="005A4335"/>
    <w:rsid w:val="005B5C67"/>
    <w:rsid w:val="005C25EF"/>
    <w:rsid w:val="005D7556"/>
    <w:rsid w:val="005E2CC2"/>
    <w:rsid w:val="005F4C44"/>
    <w:rsid w:val="00600D43"/>
    <w:rsid w:val="00604C8A"/>
    <w:rsid w:val="00654524"/>
    <w:rsid w:val="00655DE8"/>
    <w:rsid w:val="006611D0"/>
    <w:rsid w:val="006A1AEA"/>
    <w:rsid w:val="006A6278"/>
    <w:rsid w:val="006D00EB"/>
    <w:rsid w:val="006D1692"/>
    <w:rsid w:val="006E3AC6"/>
    <w:rsid w:val="0073770E"/>
    <w:rsid w:val="00743523"/>
    <w:rsid w:val="00774DE9"/>
    <w:rsid w:val="007771DC"/>
    <w:rsid w:val="00777930"/>
    <w:rsid w:val="0078175A"/>
    <w:rsid w:val="00781897"/>
    <w:rsid w:val="00785D8B"/>
    <w:rsid w:val="007B7E3A"/>
    <w:rsid w:val="007D215D"/>
    <w:rsid w:val="007D7A70"/>
    <w:rsid w:val="00806394"/>
    <w:rsid w:val="00823715"/>
    <w:rsid w:val="00830342"/>
    <w:rsid w:val="008369A4"/>
    <w:rsid w:val="00887116"/>
    <w:rsid w:val="00897D74"/>
    <w:rsid w:val="008A1AAF"/>
    <w:rsid w:val="008A6211"/>
    <w:rsid w:val="008C2AF1"/>
    <w:rsid w:val="00917984"/>
    <w:rsid w:val="009237D4"/>
    <w:rsid w:val="009255EE"/>
    <w:rsid w:val="00927DB6"/>
    <w:rsid w:val="009367BB"/>
    <w:rsid w:val="00937F46"/>
    <w:rsid w:val="00942E42"/>
    <w:rsid w:val="00947D30"/>
    <w:rsid w:val="00955ABB"/>
    <w:rsid w:val="00957CA2"/>
    <w:rsid w:val="00965853"/>
    <w:rsid w:val="009876C3"/>
    <w:rsid w:val="009C5D5F"/>
    <w:rsid w:val="009D1119"/>
    <w:rsid w:val="009D2779"/>
    <w:rsid w:val="009D77E3"/>
    <w:rsid w:val="009E4DA2"/>
    <w:rsid w:val="009F5ED3"/>
    <w:rsid w:val="009F6AD4"/>
    <w:rsid w:val="00A10B89"/>
    <w:rsid w:val="00A2008E"/>
    <w:rsid w:val="00A92CDA"/>
    <w:rsid w:val="00AC4E43"/>
    <w:rsid w:val="00AF5B54"/>
    <w:rsid w:val="00B04E39"/>
    <w:rsid w:val="00B31C70"/>
    <w:rsid w:val="00B4040C"/>
    <w:rsid w:val="00B549C8"/>
    <w:rsid w:val="00B61838"/>
    <w:rsid w:val="00B83B46"/>
    <w:rsid w:val="00C15916"/>
    <w:rsid w:val="00C20DBC"/>
    <w:rsid w:val="00C3667A"/>
    <w:rsid w:val="00C444F4"/>
    <w:rsid w:val="00C53965"/>
    <w:rsid w:val="00C7246D"/>
    <w:rsid w:val="00C93F22"/>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A73FE"/>
    <w:rsid w:val="00DC5BBA"/>
    <w:rsid w:val="00DD6C9A"/>
    <w:rsid w:val="00DE4212"/>
    <w:rsid w:val="00DE57A9"/>
    <w:rsid w:val="00DF7E28"/>
    <w:rsid w:val="00E063A1"/>
    <w:rsid w:val="00E4188E"/>
    <w:rsid w:val="00E57EE5"/>
    <w:rsid w:val="00E61966"/>
    <w:rsid w:val="00E75EDA"/>
    <w:rsid w:val="00E77DD7"/>
    <w:rsid w:val="00EA05D8"/>
    <w:rsid w:val="00EA6F06"/>
    <w:rsid w:val="00EB71D7"/>
    <w:rsid w:val="00EF0B44"/>
    <w:rsid w:val="00EF54DF"/>
    <w:rsid w:val="00F07781"/>
    <w:rsid w:val="00F10986"/>
    <w:rsid w:val="00F13E25"/>
    <w:rsid w:val="00F156AE"/>
    <w:rsid w:val="00F16E3C"/>
    <w:rsid w:val="00F21F2E"/>
    <w:rsid w:val="00F2480D"/>
    <w:rsid w:val="00F333FB"/>
    <w:rsid w:val="00F34129"/>
    <w:rsid w:val="00F40B2C"/>
    <w:rsid w:val="00F548A9"/>
    <w:rsid w:val="00F56F27"/>
    <w:rsid w:val="00F618D5"/>
    <w:rsid w:val="00F63899"/>
    <w:rsid w:val="00F66FE9"/>
    <w:rsid w:val="00F76B6A"/>
    <w:rsid w:val="00F83C42"/>
    <w:rsid w:val="00F9778A"/>
    <w:rsid w:val="00FA3086"/>
    <w:rsid w:val="00FA342C"/>
    <w:rsid w:val="00FD7EFE"/>
    <w:rsid w:val="00FE23EB"/>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2.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6.docx"/><Relationship Id="rId50" Type="http://schemas.openxmlformats.org/officeDocument/2006/relationships/image" Target="media/image22.png"/><Relationship Id="rId55"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1.docx"/><Relationship Id="rId40" Type="http://schemas.openxmlformats.org/officeDocument/2006/relationships/image" Target="media/image16.emf"/><Relationship Id="rId45" Type="http://schemas.openxmlformats.org/officeDocument/2006/relationships/package" Target="embeddings/Microsoft_Word_Document5.docx"/><Relationship Id="rId53" Type="http://schemas.openxmlformats.org/officeDocument/2006/relationships/footer" Target="footer1.xml"/><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docx"/><Relationship Id="rId43" Type="http://schemas.openxmlformats.org/officeDocument/2006/relationships/package" Target="embeddings/Microsoft_Word_Document4.docx"/><Relationship Id="rId48" Type="http://schemas.openxmlformats.org/officeDocument/2006/relationships/image" Target="media/image20.png"/><Relationship Id="rId56"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oleObject" Target="embeddings/oleObject4.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package" Target="embeddings/Microsoft_Word_Document3.docx"/><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1.png"/><Relationship Id="rId57" Type="http://schemas.openxmlformats.org/officeDocument/2006/relationships/fontTable" Target="fontTable.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445AA4"/>
    <w:rsid w:val="0050359F"/>
    <w:rsid w:val="00522395"/>
    <w:rsid w:val="005306A1"/>
    <w:rsid w:val="00707032"/>
    <w:rsid w:val="009732ED"/>
    <w:rsid w:val="00A51D93"/>
    <w:rsid w:val="00B35F35"/>
    <w:rsid w:val="00C07FA3"/>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5BDAC6-E330-4EEB-9662-484A06F2E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675</Words>
  <Characters>54658</Characters>
  <Application>Microsoft Office Word</Application>
  <DocSecurity>0</DocSecurity>
  <Lines>455</Lines>
  <Paragraphs>126</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3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27</cp:revision>
  <dcterms:created xsi:type="dcterms:W3CDTF">2022-05-12T09:02:00Z</dcterms:created>
  <dcterms:modified xsi:type="dcterms:W3CDTF">2022-06-15T16:04: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